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B6A5FE" w14:textId="355F78A4" w:rsidR="00B324CF" w:rsidRPr="00BB0F30" w:rsidRDefault="00B324CF" w:rsidP="00B324CF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BB0F30">
        <w:rPr>
          <w:rFonts w:ascii="Times New Roman" w:eastAsia="Times New Roman" w:hAnsi="Times New Roman" w:cs="Times New Roman"/>
          <w:b/>
          <w:bCs/>
          <w:i/>
          <w:iCs/>
          <w:color w:val="000000"/>
          <w:sz w:val="29"/>
          <w:szCs w:val="29"/>
        </w:rPr>
        <w:t>GIS</w:t>
      </w:r>
      <w:r w:rsidR="009235B2">
        <w:rPr>
          <w:rFonts w:ascii="Times New Roman" w:eastAsia="Times New Roman" w:hAnsi="Times New Roman" w:cs="Times New Roman"/>
          <w:b/>
          <w:bCs/>
          <w:i/>
          <w:iCs/>
          <w:color w:val="000000"/>
          <w:sz w:val="29"/>
          <w:szCs w:val="29"/>
        </w:rPr>
        <w:t>-</w:t>
      </w:r>
      <w:r w:rsidRPr="00BB0F30">
        <w:rPr>
          <w:rFonts w:ascii="Times New Roman" w:eastAsia="Times New Roman" w:hAnsi="Times New Roman" w:cs="Times New Roman"/>
          <w:b/>
          <w:bCs/>
          <w:i/>
          <w:iCs/>
          <w:color w:val="000000"/>
          <w:sz w:val="29"/>
          <w:szCs w:val="29"/>
        </w:rPr>
        <w:t>Integrated Agent-Based Modeling of Residential Solar</w:t>
      </w:r>
      <w:r w:rsidR="009235B2">
        <w:rPr>
          <w:rFonts w:ascii="Times New Roman" w:eastAsia="Times New Roman" w:hAnsi="Times New Roman" w:cs="Times New Roman"/>
          <w:b/>
          <w:bCs/>
          <w:i/>
          <w:iCs/>
          <w:color w:val="000000"/>
          <w:sz w:val="29"/>
          <w:szCs w:val="29"/>
        </w:rPr>
        <w:t xml:space="preserve"> PV Diffusion</w:t>
      </w:r>
      <w:r w:rsidRPr="00BB0F30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14:paraId="000AE562" w14:textId="77777777" w:rsidR="00B324CF" w:rsidRPr="00BF4C79" w:rsidRDefault="00B324CF" w:rsidP="00BF4C79">
      <w:pPr>
        <w:spacing w:after="0" w:line="240" w:lineRule="auto"/>
        <w:ind w:left="720" w:firstLine="720"/>
        <w:jc w:val="right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Dr. </w:t>
      </w:r>
      <w:proofErr w:type="spellStart"/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>Varun</w:t>
      </w:r>
      <w:proofErr w:type="spellEnd"/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  <w:proofErr w:type="spellStart"/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>Rai</w:t>
      </w:r>
      <w:proofErr w:type="spellEnd"/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>, The University of Texas at Austin – LBJ School of Public Affairs,</w:t>
      </w:r>
      <w:r w:rsidR="00BB0F30"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>512.471.505</w:t>
      </w:r>
      <w:r w:rsidR="00BB0F30"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7 </w:t>
      </w:r>
      <w:hyperlink r:id="rId8" w:history="1">
        <w:r w:rsidRPr="00BF4C79">
          <w:rPr>
            <w:rFonts w:ascii="Times New Roman" w:eastAsia="Times New Roman" w:hAnsi="Times New Roman" w:cs="Times New Roman"/>
            <w:color w:val="0000FF"/>
            <w:sz w:val="16"/>
            <w:szCs w:val="16"/>
            <w:u w:val="single"/>
          </w:rPr>
          <w:t>raivarun@gmail.com</w:t>
        </w:r>
      </w:hyperlink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</w:p>
    <w:p w14:paraId="3D0E877D" w14:textId="77777777" w:rsidR="00B324CF" w:rsidRPr="00BF4C79" w:rsidRDefault="00B324CF" w:rsidP="00BB0F30">
      <w:pPr>
        <w:spacing w:after="0" w:line="240" w:lineRule="auto"/>
        <w:jc w:val="right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Scott Robinson, The University of Texas at Austin, 307.277.9245, </w:t>
      </w:r>
      <w:hyperlink r:id="rId9" w:history="1">
        <w:r w:rsidRPr="00BF4C79">
          <w:rPr>
            <w:rFonts w:ascii="Times New Roman" w:eastAsia="Times New Roman" w:hAnsi="Times New Roman" w:cs="Times New Roman"/>
            <w:color w:val="0000FF"/>
            <w:sz w:val="16"/>
            <w:szCs w:val="16"/>
            <w:u w:val="single"/>
          </w:rPr>
          <w:t>sarobinson@utexas.edu</w:t>
        </w:r>
      </w:hyperlink>
    </w:p>
    <w:p w14:paraId="7170AAAA" w14:textId="77777777" w:rsidR="00B324CF" w:rsidRDefault="00B324CF" w:rsidP="00BB0F30">
      <w:pPr>
        <w:spacing w:after="0" w:line="240" w:lineRule="auto"/>
        <w:jc w:val="right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Matt Stringer, The University of Texas at Austin, 512.568.4198, </w:t>
      </w:r>
      <w:hyperlink r:id="rId10" w:history="1">
        <w:r w:rsidRPr="00BF4C79">
          <w:rPr>
            <w:rFonts w:ascii="Times New Roman" w:eastAsia="Times New Roman" w:hAnsi="Times New Roman" w:cs="Times New Roman"/>
            <w:color w:val="0000FF"/>
            <w:sz w:val="16"/>
            <w:szCs w:val="16"/>
            <w:u w:val="single"/>
          </w:rPr>
          <w:t>matt.a.stringer@utexas.edu</w:t>
        </w:r>
      </w:hyperlink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  <w:bookmarkStart w:id="0" w:name="_GoBack"/>
      <w:bookmarkEnd w:id="0"/>
    </w:p>
    <w:p w14:paraId="1E098D87" w14:textId="3A0A773B" w:rsidR="00B40DBE" w:rsidRPr="00BF4C79" w:rsidRDefault="00B40DBE" w:rsidP="00B40DBE">
      <w:pPr>
        <w:spacing w:after="0" w:line="240" w:lineRule="auto"/>
        <w:jc w:val="right"/>
        <w:rPr>
          <w:rFonts w:ascii="Times New Roman" w:eastAsia="Times New Roman" w:hAnsi="Times New Roman" w:cs="Times New Roman"/>
          <w:color w:val="000000"/>
          <w:sz w:val="16"/>
          <w:szCs w:val="16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>Abhishek</w:t>
      </w:r>
      <w:proofErr w:type="spellEnd"/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>Tondon</w:t>
      </w:r>
      <w:proofErr w:type="spellEnd"/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, </w:t>
      </w:r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>The University of Texas at Austin</w:t>
      </w:r>
      <w:r>
        <w:rPr>
          <w:rFonts w:ascii="Times New Roman" w:eastAsia="Times New Roman" w:hAnsi="Times New Roman" w:cs="Times New Roman"/>
          <w:color w:val="000000"/>
          <w:sz w:val="16"/>
          <w:szCs w:val="16"/>
        </w:rPr>
        <w:t>, 512.903.8269</w:t>
      </w:r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, </w:t>
      </w:r>
      <w:hyperlink r:id="rId11" w:history="1">
        <w:r>
          <w:rPr>
            <w:rFonts w:ascii="Times New Roman" w:eastAsia="Times New Roman" w:hAnsi="Times New Roman" w:cs="Times New Roman"/>
            <w:color w:val="0000FF"/>
            <w:sz w:val="16"/>
            <w:szCs w:val="16"/>
            <w:u w:val="single"/>
          </w:rPr>
          <w:t>abhishek.tondon</w:t>
        </w:r>
        <w:r w:rsidRPr="00BF4C79">
          <w:rPr>
            <w:rFonts w:ascii="Times New Roman" w:eastAsia="Times New Roman" w:hAnsi="Times New Roman" w:cs="Times New Roman"/>
            <w:color w:val="0000FF"/>
            <w:sz w:val="16"/>
            <w:szCs w:val="16"/>
            <w:u w:val="single"/>
          </w:rPr>
          <w:t>@utexas.edu</w:t>
        </w:r>
      </w:hyperlink>
      <w:r w:rsidRPr="00BF4C79">
        <w:rPr>
          <w:rFonts w:ascii="Times New Roman" w:eastAsia="Times New Roman" w:hAnsi="Times New Roman" w:cs="Times New Roman"/>
          <w:color w:val="000000"/>
          <w:sz w:val="16"/>
          <w:szCs w:val="16"/>
        </w:rPr>
        <w:t xml:space="preserve"> </w:t>
      </w:r>
    </w:p>
    <w:p w14:paraId="23D0D860" w14:textId="77777777" w:rsidR="00B40DBE" w:rsidRPr="00BF4C79" w:rsidRDefault="00B40DBE" w:rsidP="00BB0F30">
      <w:pPr>
        <w:spacing w:after="0" w:line="240" w:lineRule="auto"/>
        <w:jc w:val="right"/>
        <w:rPr>
          <w:rFonts w:ascii="Times New Roman" w:eastAsia="Times New Roman" w:hAnsi="Times New Roman" w:cs="Times New Roman"/>
          <w:color w:val="000000"/>
          <w:sz w:val="16"/>
          <w:szCs w:val="16"/>
        </w:rPr>
      </w:pPr>
    </w:p>
    <w:p w14:paraId="3F984677" w14:textId="2AA4068B" w:rsidR="00B324CF" w:rsidRPr="00BB0F30" w:rsidRDefault="00B324CF" w:rsidP="00846301">
      <w:pPr>
        <w:spacing w:after="0" w:line="240" w:lineRule="auto"/>
        <w:ind w:left="-810" w:firstLine="810"/>
        <w:outlineLvl w:val="1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BB0F3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Overview</w:t>
      </w:r>
    </w:p>
    <w:p w14:paraId="159D4209" w14:textId="77777777" w:rsidR="00B324CF" w:rsidRPr="00BB0F30" w:rsidRDefault="00B324CF" w:rsidP="008A7B5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</w:rPr>
      </w:pPr>
    </w:p>
    <w:p w14:paraId="4CFB119C" w14:textId="1D71CFF8" w:rsidR="008A7B52" w:rsidRPr="008A7B52" w:rsidRDefault="00E07D61" w:rsidP="008A7B52">
      <w:pPr>
        <w:shd w:val="clear" w:color="auto" w:fill="FFFFFF"/>
        <w:jc w:val="both"/>
        <w:rPr>
          <w:rFonts w:ascii="Arial" w:eastAsia="Times New Roman" w:hAnsi="Arial" w:cs="Arial"/>
          <w:color w:val="222222"/>
          <w:sz w:val="20"/>
          <w:szCs w:val="20"/>
        </w:rPr>
      </w:pPr>
      <w:r>
        <w:rPr>
          <w:rFonts w:ascii="Times New Roman" w:eastAsia="Times New Roman" w:hAnsi="Times New Roman" w:cs="Times New Roman"/>
          <w:color w:val="222222"/>
          <w:sz w:val="20"/>
          <w:szCs w:val="20"/>
        </w:rPr>
        <w:t>A</w:t>
      </w:r>
      <w:r w:rsidR="008A7B52" w:rsidRPr="008A7B52">
        <w:rPr>
          <w:rFonts w:ascii="Times New Roman" w:eastAsia="Times New Roman" w:hAnsi="Times New Roman" w:cs="Times New Roman"/>
          <w:color w:val="222222"/>
          <w:sz w:val="20"/>
          <w:szCs w:val="20"/>
        </w:rPr>
        <w:t>doption of new technolog</w:t>
      </w:r>
      <w:r>
        <w:rPr>
          <w:rFonts w:ascii="Times New Roman" w:eastAsia="Times New Roman" w:hAnsi="Times New Roman" w:cs="Times New Roman"/>
          <w:color w:val="222222"/>
          <w:sz w:val="20"/>
          <w:szCs w:val="20"/>
        </w:rPr>
        <w:t>ies</w:t>
      </w:r>
      <w:r w:rsidR="008A7B52" w:rsidRPr="008A7B52">
        <w:rPr>
          <w:rFonts w:ascii="Times New Roman" w:eastAsia="Times New Roman" w:hAnsi="Times New Roman" w:cs="Times New Roman"/>
          <w:color w:val="222222"/>
          <w:sz w:val="20"/>
          <w:szCs w:val="20"/>
        </w:rPr>
        <w:t xml:space="preserve"> in a population </w:t>
      </w:r>
      <w:r w:rsidR="00893856">
        <w:rPr>
          <w:rFonts w:ascii="Times New Roman" w:eastAsia="Times New Roman" w:hAnsi="Times New Roman" w:cs="Times New Roman"/>
          <w:color w:val="222222"/>
          <w:sz w:val="20"/>
          <w:szCs w:val="20"/>
        </w:rPr>
        <w:t>o</w:t>
      </w:r>
      <w:r w:rsidR="008A7B52" w:rsidRPr="008A7B52">
        <w:rPr>
          <w:rFonts w:ascii="Times New Roman" w:eastAsia="Times New Roman" w:hAnsi="Times New Roman" w:cs="Times New Roman"/>
          <w:color w:val="222222"/>
          <w:sz w:val="20"/>
          <w:szCs w:val="20"/>
        </w:rPr>
        <w:t>ccurs cumulatively over time</w:t>
      </w:r>
      <w:r>
        <w:rPr>
          <w:rFonts w:ascii="Times New Roman" w:eastAsia="Times New Roman" w:hAnsi="Times New Roman" w:cs="Times New Roman"/>
          <w:color w:val="222222"/>
          <w:sz w:val="20"/>
          <w:szCs w:val="20"/>
        </w:rPr>
        <w:t>,</w:t>
      </w:r>
      <w:r w:rsidR="00893856">
        <w:rPr>
          <w:rFonts w:ascii="Times New Roman" w:eastAsia="Times New Roman" w:hAnsi="Times New Roman" w:cs="Times New Roman"/>
          <w:color w:val="222222"/>
          <w:sz w:val="20"/>
          <w:szCs w:val="20"/>
        </w:rPr>
        <w:t xml:space="preserve"> producing positive feedback through networks</w:t>
      </w:r>
      <w:r w:rsidR="008A7B52" w:rsidRPr="008A7B52">
        <w:rPr>
          <w:rFonts w:ascii="Times New Roman" w:eastAsia="Times New Roman" w:hAnsi="Times New Roman" w:cs="Times New Roman"/>
          <w:color w:val="222222"/>
          <w:sz w:val="20"/>
          <w:szCs w:val="20"/>
        </w:rPr>
        <w:t>.</w:t>
      </w:r>
      <w:hyperlink w:anchor="_ENREF_1" w:tooltip="Rogers, 2003 #44" w:history="1">
        <w:r w:rsidR="00A62DCA">
          <w:rPr>
            <w:rFonts w:ascii="Times New Roman" w:eastAsia="Times New Roman" w:hAnsi="Times New Roman" w:cs="Times New Roman"/>
            <w:color w:val="222222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222222"/>
            <w:sz w:val="20"/>
            <w:szCs w:val="20"/>
          </w:rPr>
          <w:instrText xml:space="preserve"> ADDIN EN.CITE &lt;EndNote&gt;&lt;Cite&gt;&lt;Author&gt;Rogers&lt;/Author&gt;&lt;Year&gt;2003&lt;/Year&gt;&lt;RecNum&gt;44&lt;/RecNum&gt;&lt;DisplayText&gt;&lt;style face="superscript"&gt;1&lt;/style&gt;&lt;/DisplayText&gt;&lt;record&gt;&lt;rec-number&gt;44&lt;/rec-number&gt;&lt;foreign-keys&gt;&lt;key app="EN" db-id="x2fxasftptz5znexzthvdf2hwaaxwsxfe2zp"&gt;44&lt;/key&gt;&lt;/foreign-keys&gt;&lt;ref-type name="Book"&gt;6&lt;/ref-type&gt;&lt;contributors&gt;&lt;authors&gt;&lt;author&gt;Rogers, E.M.&lt;/author&gt;&lt;/authors&gt;&lt;/contributors&gt;&lt;titles&gt;&lt;title&gt;Diffusion of Innovations&lt;/title&gt;&lt;/titles&gt;&lt;dates&gt;&lt;year&gt;2003&lt;/year&gt;&lt;/dates&gt;&lt;pub-location&gt;New York, NY&lt;/pub-location&gt;&lt;publisher&gt;Free Press&lt;/publisher&gt;&lt;urls&gt;&lt;/urls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222222"/>
            <w:sz w:val="20"/>
            <w:szCs w:val="20"/>
          </w:rPr>
          <w:fldChar w:fldCharType="separate"/>
        </w:r>
        <w:r w:rsidR="00A62DCA" w:rsidRPr="00B850FC">
          <w:rPr>
            <w:rFonts w:ascii="Times New Roman" w:eastAsia="Times New Roman" w:hAnsi="Times New Roman" w:cs="Times New Roman"/>
            <w:noProof/>
            <w:color w:val="222222"/>
            <w:sz w:val="20"/>
            <w:szCs w:val="20"/>
            <w:vertAlign w:val="superscript"/>
          </w:rPr>
          <w:t>1</w:t>
        </w:r>
        <w:r w:rsidR="00A62DCA">
          <w:rPr>
            <w:rFonts w:ascii="Times New Roman" w:eastAsia="Times New Roman" w:hAnsi="Times New Roman" w:cs="Times New Roman"/>
            <w:color w:val="222222"/>
            <w:sz w:val="20"/>
            <w:szCs w:val="20"/>
          </w:rPr>
          <w:fldChar w:fldCharType="end"/>
        </w:r>
      </w:hyperlink>
      <w:r w:rsidR="008A7B52" w:rsidRPr="008A7B52">
        <w:rPr>
          <w:rFonts w:ascii="Times New Roman" w:eastAsia="Times New Roman" w:hAnsi="Times New Roman" w:cs="Times New Roman"/>
          <w:color w:val="222222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color w:val="222222"/>
          <w:sz w:val="20"/>
          <w:szCs w:val="20"/>
        </w:rPr>
        <w:t xml:space="preserve">As a result,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l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rge-scale diffusion trends </w:t>
      </w:r>
      <w:r w:rsidRPr="00E07D61"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>emerge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ut of 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consumer decision-making at the household-level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, </w:t>
      </w:r>
      <w:r w:rsidR="00143EA2">
        <w:rPr>
          <w:rFonts w:ascii="Times New Roman" w:eastAsia="Times New Roman" w:hAnsi="Times New Roman" w:cs="Times New Roman"/>
          <w:color w:val="000000"/>
          <w:sz w:val="20"/>
          <w:szCs w:val="20"/>
        </w:rPr>
        <w:t>and involve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Pr="00AC2514"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>complex interactions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mong the consumers and other actors in the system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</w:p>
    <w:p w14:paraId="56DF6C4E" w14:textId="7341DDEB" w:rsidR="00893856" w:rsidRDefault="007915E7" w:rsidP="008A7B5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The T</w:t>
      </w:r>
      <w:r w:rsidR="00CF0F9C">
        <w:rPr>
          <w:rFonts w:ascii="Times New Roman" w:eastAsia="Times New Roman" w:hAnsi="Times New Roman" w:cs="Times New Roman"/>
          <w:color w:val="000000"/>
          <w:sz w:val="20"/>
          <w:szCs w:val="20"/>
        </w:rPr>
        <w:t>heory of Planned Behavior (T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>P</w:t>
      </w:r>
      <w:r w:rsidR="00CF0F9C">
        <w:rPr>
          <w:rFonts w:ascii="Times New Roman" w:eastAsia="Times New Roman" w:hAnsi="Times New Roman" w:cs="Times New Roman"/>
          <w:color w:val="000000"/>
          <w:sz w:val="20"/>
          <w:szCs w:val="20"/>
        </w:rPr>
        <w:t>B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)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hypothesizes 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at </w:t>
      </w:r>
      <w:r w:rsidR="00BE29CF">
        <w:rPr>
          <w:rFonts w:ascii="Times New Roman" w:eastAsia="Times New Roman" w:hAnsi="Times New Roman" w:cs="Times New Roman"/>
          <w:color w:val="000000"/>
          <w:sz w:val="20"/>
          <w:szCs w:val="20"/>
        </w:rPr>
        <w:t>the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BE29CF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behavior of individuals </w:t>
      </w:r>
      <w:r w:rsidR="00354BD7">
        <w:rPr>
          <w:rFonts w:ascii="Times New Roman" w:eastAsia="Times New Roman" w:hAnsi="Times New Roman" w:cs="Times New Roman"/>
          <w:color w:val="000000"/>
          <w:sz w:val="20"/>
          <w:szCs w:val="20"/>
        </w:rPr>
        <w:t>is driven</w:t>
      </w:r>
      <w:r w:rsidR="00BE29CF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by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eir behavioral </w:t>
      </w:r>
      <w:r w:rsidR="00BE29CF">
        <w:rPr>
          <w:rFonts w:ascii="Times New Roman" w:eastAsia="Times New Roman" w:hAnsi="Times New Roman" w:cs="Times New Roman"/>
          <w:color w:val="000000"/>
          <w:sz w:val="20"/>
          <w:szCs w:val="20"/>
        </w:rPr>
        <w:t>intention,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which in turn is determined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by </w:t>
      </w:r>
      <w:r w:rsidR="00D224E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e individual's 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>attitude</w:t>
      </w:r>
      <w:r w:rsidR="00D224E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towards the behavior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, </w:t>
      </w:r>
      <w:r w:rsidR="00D224E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subjective norms (perceived social pressure), and </w:t>
      </w:r>
      <w:r w:rsidR="00893856">
        <w:rPr>
          <w:rFonts w:ascii="Times New Roman" w:eastAsia="Times New Roman" w:hAnsi="Times New Roman" w:cs="Times New Roman"/>
          <w:color w:val="000000"/>
          <w:sz w:val="20"/>
          <w:szCs w:val="20"/>
        </w:rPr>
        <w:t>perceived behavioral control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  <w:hyperlink w:anchor="_ENREF_2" w:tooltip="Ajzen, 1991 #73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Ajzen&lt;/Author&gt;&lt;Year&gt;1991&lt;/Year&gt;&lt;RecNum&gt;73&lt;/RecNum&gt;&lt;DisplayText&gt;&lt;style face="superscript"&gt;2&lt;/style&gt;&lt;/DisplayText&gt;&lt;record&gt;&lt;rec-number&gt;73&lt;/rec-number&gt;&lt;foreign-keys&gt;&lt;key app="EN" db-id="x2fxasftptz5znexzthvdf2hwaaxwsxfe2zp"&gt;73&lt;/key&gt;&lt;/foreign-keys&gt;&lt;ref-type name="Journal Article"&gt;17&lt;/ref-type&gt;&lt;contributors&gt;&lt;authors&gt;&lt;author&gt;Ajzen, Icek&lt;/author&gt;&lt;/authors&gt;&lt;/contributors&gt;&lt;titles&gt;&lt;title&gt;The theory of planned behavior&lt;/title&gt;&lt;secondary-title&gt;Organizational behavior and human decision processes&lt;/secondary-title&gt;&lt;alt-title&gt;Organ. Behav. Hum. Dec.&lt;/alt-title&gt;&lt;/titles&gt;&lt;periodical&gt;&lt;full-title&gt;Organizational behavior and human decision processes&lt;/full-title&gt;&lt;abbr-1&gt;Organ. Behav. Hum. Dec.&lt;/abbr-1&gt;&lt;/periodical&gt;&lt;alt-periodical&gt;&lt;full-title&gt;Organizational behavior and human decision processes&lt;/full-title&gt;&lt;abbr-1&gt;Organ. Behav. Hum. Dec.&lt;/abbr-1&gt;&lt;/alt-periodical&gt;&lt;pages&gt;179-211&lt;/pages&gt;&lt;volume&gt;50&lt;/volume&gt;&lt;number&gt;2&lt;/number&gt;&lt;dates&gt;&lt;year&gt;1991&lt;/year&gt;&lt;/dates&gt;&lt;isbn&gt;0749-5978&lt;/isbn&gt;&lt;urls&gt;&lt;/urls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B850FC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2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191152" w:rsidRPr="0071402F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,</w:t>
      </w:r>
      <w:hyperlink w:anchor="_ENREF_3" w:tooltip="Ajzen, 2002 #78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Ajzen&lt;/Author&gt;&lt;Year&gt;2002&lt;/Year&gt;&lt;RecNum&gt;78&lt;/RecNum&gt;&lt;DisplayText&gt;&lt;style face="superscript"&gt;3&lt;/style&gt;&lt;/DisplayText&gt;&lt;record&gt;&lt;rec-number&gt;78&lt;/rec-number&gt;&lt;foreign-keys&gt;&lt;key app="EN" db-id="x2fxasftptz5znexzthvdf2hwaaxwsxfe2zp"&gt;78&lt;/key&gt;&lt;/foreign-keys&gt;&lt;ref-type name="Journal Article"&gt;17&lt;/ref-type&gt;&lt;contributors&gt;&lt;authors&gt;&lt;author&gt;Ajzen, Icek&lt;/author&gt;&lt;/authors&gt;&lt;/contributors&gt;&lt;titles&gt;&lt;title&gt;Perceived behavioral control, self-efficacy, locus of control, and the Theory of Planned Behavior&lt;/title&gt;&lt;secondary-title&gt;Journal of Applied Social Psychology&lt;/secondary-title&gt;&lt;/titles&gt;&lt;periodical&gt;&lt;full-title&gt;Journal of Applied Social Psychology&lt;/full-title&gt;&lt;abbr-1&gt;J. Appl. Soc. Psychol.&lt;/abbr-1&gt;&lt;/periodical&gt;&lt;pages&gt;665-683&lt;/pages&gt;&lt;volume&gt;32&lt;/volume&gt;&lt;number&gt;4&lt;/number&gt;&lt;dates&gt;&lt;year&gt;2002&lt;/year&gt;&lt;/dates&gt;&lt;publisher&gt;Blackwell Publishing Ltd&lt;/publisher&gt;&lt;isbn&gt;1559-1816&lt;/isbn&gt;&lt;urls&gt;&lt;related-urls&gt;&lt;url&gt;http://dx.doi.org/10.1111/j.1559-1816.2002.tb00236.x&lt;/url&gt;&lt;/related-urls&gt;&lt;/urls&gt;&lt;electronic-resource-num&gt;10.1111/j.1559-1816.2002.tb00236.x&lt;/electronic-resource-num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B850FC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3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3D308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For new technologies that </w:t>
      </w:r>
      <w:r w:rsidR="00D7538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involve </w:t>
      </w:r>
      <w:r w:rsidR="003D308B">
        <w:rPr>
          <w:rFonts w:ascii="Times New Roman" w:eastAsia="Times New Roman" w:hAnsi="Times New Roman" w:cs="Times New Roman"/>
          <w:color w:val="000000"/>
          <w:sz w:val="20"/>
          <w:szCs w:val="20"/>
        </w:rPr>
        <w:t>significant upfront costs and informational uncertainties</w:t>
      </w:r>
      <w:r w:rsidR="00EF4C65">
        <w:rPr>
          <w:rFonts w:ascii="Times New Roman" w:eastAsia="Times New Roman" w:hAnsi="Times New Roman" w:cs="Times New Roman"/>
          <w:color w:val="000000"/>
          <w:sz w:val="20"/>
          <w:szCs w:val="20"/>
        </w:rPr>
        <w:t>,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3D308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 key mechanism through which individuals update their attitudes and beliefs about subjective norms involves 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“word of mouth” </w:t>
      </w:r>
      <w:r w:rsidR="003D308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nd other forms of peer </w:t>
      </w:r>
      <w:r w:rsidR="00287EE7">
        <w:rPr>
          <w:rFonts w:ascii="Times New Roman" w:eastAsia="Times New Roman" w:hAnsi="Times New Roman" w:cs="Times New Roman"/>
          <w:color w:val="000000"/>
          <w:sz w:val="20"/>
          <w:szCs w:val="20"/>
        </w:rPr>
        <w:t>effects</w:t>
      </w:r>
      <w:r w:rsidR="003D308B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  <w:hyperlink w:anchor="_ENREF_4" w:tooltip="Brown, 1987 #79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Brown&lt;/Author&gt;&lt;Year&gt;1987&lt;/Year&gt;&lt;RecNum&gt;79&lt;/RecNum&gt;&lt;DisplayText&gt;&lt;style face="superscript"&gt;4&lt;/style&gt;&lt;/DisplayText&gt;&lt;record&gt;&lt;rec-number&gt;79&lt;/rec-number&gt;&lt;foreign-keys&gt;&lt;key app="EN" db-id="x2fxasftptz5znexzthvdf2hwaaxwsxfe2zp"&gt;79&lt;/key&gt;&lt;/foreign-keys&gt;&lt;ref-type name="Journal Article"&gt;17&lt;/ref-type&gt;&lt;contributors&gt;&lt;authors&gt;&lt;author&gt;Brown, Jacqueline J. &lt;/author&gt;&lt;author&gt;Reingen, Peter H.&lt;/author&gt;&lt;/authors&gt;&lt;/contributors&gt;&lt;titles&gt;&lt;title&gt;Social Ties and Word-of-Mouth Referral Behavior&lt;/title&gt;&lt;secondary-title&gt;Journal of Consumer Research&lt;/secondary-title&gt;&lt;/titles&gt;&lt;periodical&gt;&lt;full-title&gt;Journal of Consumer Research&lt;/full-title&gt;&lt;abbr-1&gt;J. Consum. Res.&lt;/abbr-1&gt;&lt;/periodical&gt;&lt;pages&gt;350-362&lt;/pages&gt;&lt;volume&gt;14&lt;/volume&gt;&lt;number&gt;3&lt;/number&gt;&lt;dates&gt;&lt;year&gt;1987&lt;/year&gt;&lt;/dates&gt;&lt;publisher&gt;The University of Chicago Press&lt;/publisher&gt;&lt;isbn&gt;00935301&lt;/isbn&gt;&lt;urls&gt;&lt;related-urls&gt;&lt;url&gt;http://www.jstor.org/stable/2489496&lt;/url&gt;&lt;/related-urls&gt;&lt;/urls&gt;&lt;electronic-resource-num&gt;10.2307/2489496&lt;/electronic-resource-num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A075C2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4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A075C2" w:rsidRPr="00A075C2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,</w:t>
      </w:r>
      <w:hyperlink w:anchor="_ENREF_5" w:tooltip="Krishnamurthy, 2001 #81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Krishnamurthy&lt;/Author&gt;&lt;Year&gt;2001&lt;/Year&gt;&lt;RecNum&gt;81&lt;/RecNum&gt;&lt;DisplayText&gt;&lt;style face="superscript"&gt;5&lt;/style&gt;&lt;/DisplayText&gt;&lt;record&gt;&lt;rec-number&gt;81&lt;/rec-number&gt;&lt;foreign-keys&gt;&lt;key app="EN" db-id="x2fxasftptz5znexzthvdf2hwaaxwsxfe2zp"&gt;81&lt;/key&gt;&lt;/foreign-keys&gt;&lt;ref-type name="Journal Article"&gt;17&lt;/ref-type&gt;&lt;contributors&gt;&lt;authors&gt;&lt;author&gt;Krishnamurthy, Sandeep&lt;/author&gt;&lt;/authors&gt;&lt;/contributors&gt;&lt;titles&gt;&lt;title&gt;A Comprehensive Analysis of Permission Marketing&lt;/title&gt;&lt;secondary-title&gt;Journal of Computer-Mediated Communication&lt;/secondary-title&gt;&lt;/titles&gt;&lt;periodical&gt;&lt;full-title&gt;Journal of Computer-Mediated Communication&lt;/full-title&gt;&lt;abbr-1&gt;J. Comput-Mediat. Comm.&lt;/abbr-1&gt;&lt;/periodical&gt;&lt;pages&gt;0-0&lt;/pages&gt;&lt;volume&gt;6&lt;/volume&gt;&lt;number&gt;2&lt;/number&gt;&lt;dates&gt;&lt;year&gt;2001&lt;/year&gt;&lt;/dates&gt;&lt;publisher&gt;Blackwell Publishing Ltd&lt;/publisher&gt;&lt;isbn&gt;1083-6101&lt;/isbn&gt;&lt;urls&gt;&lt;related-urls&gt;&lt;url&gt;http://dx.doi.org/10.1111/j.1083-6101.2001.tb00119.x&lt;/url&gt;&lt;/related-urls&gt;&lt;/urls&gt;&lt;electronic-resource-num&gt;10.1111/j.1083-6101.2001.tb00119.x&lt;/electronic-resource-num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A075C2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5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A062D8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177751"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>P</w:t>
      </w:r>
      <w:r w:rsidR="00A062D8" w:rsidRPr="00A062D8">
        <w:rPr>
          <w:rFonts w:ascii="Times New Roman" w:eastAsia="Times New Roman" w:hAnsi="Times New Roman" w:cs="Times New Roman"/>
          <w:i/>
          <w:color w:val="000000"/>
          <w:sz w:val="20"/>
          <w:szCs w:val="20"/>
        </w:rPr>
        <w:t>eer effects</w:t>
      </w:r>
      <w:r w:rsidR="0017775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within social networks of individuals have recently been confirmed as playing a significant role in the adoption of </w:t>
      </w:r>
      <w:r w:rsidR="004D03AB">
        <w:rPr>
          <w:rFonts w:ascii="Times New Roman" w:eastAsia="Times New Roman" w:hAnsi="Times New Roman" w:cs="Times New Roman"/>
          <w:color w:val="000000"/>
          <w:sz w:val="20"/>
          <w:szCs w:val="20"/>
        </w:rPr>
        <w:t>solar photovoltaic (</w:t>
      </w:r>
      <w:r w:rsidR="00177751">
        <w:rPr>
          <w:rFonts w:ascii="Times New Roman" w:eastAsia="Times New Roman" w:hAnsi="Times New Roman" w:cs="Times New Roman"/>
          <w:color w:val="000000"/>
          <w:sz w:val="20"/>
          <w:szCs w:val="20"/>
        </w:rPr>
        <w:t>PV</w:t>
      </w:r>
      <w:r w:rsidR="004D03AB">
        <w:rPr>
          <w:rFonts w:ascii="Times New Roman" w:eastAsia="Times New Roman" w:hAnsi="Times New Roman" w:cs="Times New Roman"/>
          <w:color w:val="000000"/>
          <w:sz w:val="20"/>
          <w:szCs w:val="20"/>
        </w:rPr>
        <w:t>) systems</w:t>
      </w:r>
      <w:r w:rsidR="00893856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A062D8">
        <w:rPr>
          <w:rFonts w:ascii="Times New Roman" w:eastAsia="Times New Roman" w:hAnsi="Times New Roman" w:cs="Times New Roman"/>
          <w:color w:val="000000"/>
          <w:sz w:val="20"/>
          <w:szCs w:val="20"/>
        </w:rPr>
        <w:t>in the residential sector</w:t>
      </w:r>
      <w:r w:rsidR="00191152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  <w:hyperlink w:anchor="_ENREF_6" w:tooltip="Rai, 2012 #61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Rai&lt;/Author&gt;&lt;Year&gt;2012&lt;/Year&gt;&lt;RecNum&gt;61&lt;/RecNum&gt;&lt;DisplayText&gt;&lt;style face="superscript"&gt;6&lt;/style&gt;&lt;/DisplayText&gt;&lt;record&gt;&lt;rec-number&gt;61&lt;/rec-number&gt;&lt;foreign-keys&gt;&lt;key app="EN" db-id="x2fxasftptz5znexzthvdf2hwaaxwsxfe2zp"&gt;61&lt;/key&gt;&lt;/foreign-keys&gt;&lt;ref-type name="Journal Article"&gt;17&lt;/ref-type&gt;&lt;contributors&gt;&lt;authors&gt;&lt;author&gt;Rai, V.&lt;/author&gt;&lt;author&gt;Robinson, S.A.&lt;/author&gt;&lt;/authors&gt;&lt;/contributors&gt;&lt;titles&gt;&lt;title&gt;Effective Information Channels for Reducing Costs of Environmentally-Friendly Technologies: Evidence from Residential PV Markets&lt;/title&gt;&lt;secondary-title&gt;&lt;style face="normal" font="default" size="100%"&gt;Under Review in: &lt;/style&gt;&lt;style face="italic" font="default" size="100%"&gt;Environ. Res. Lett. &lt;/style&gt;&lt;style face="normal" font="default" size="100%"&gt;(Submitted Dec. 2012)&lt;/style&gt;&lt;/secondary-title&gt;&lt;/titles&gt;&lt;periodical&gt;&lt;full-title&gt;Under Review in: Environ. Res. Lett. (Submitted Dec. 2012)&lt;/full-title&gt;&lt;/periodical&gt;&lt;pages&gt;1-14&lt;/pages&gt;&lt;dates&gt;&lt;year&gt;2012&lt;/year&gt;&lt;pub-dates&gt;&lt;date&gt;11/27/2012&lt;/date&gt;&lt;/pub-dates&gt;&lt;/dates&gt;&lt;pub-location&gt;Austin, TX&lt;/pub-location&gt;&lt;publisher&gt;Univeristy of Texas at Austin, LBJ School of Public Affairs&lt;/publisher&gt;&lt;work-type&gt;Pre-Print Article&lt;/work-type&gt;&lt;urls&gt;&lt;related-urls&gt;&lt;url&gt;http://www.estresearch.com/Research.php&lt;/url&gt;&lt;/related-urls&gt;&lt;/urls&gt;&lt;access-date&gt;12/01/2012&lt;/access-date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A075C2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6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A075C2" w:rsidRPr="00A075C2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,</w:t>
      </w:r>
      <w:hyperlink w:anchor="_ENREF_7" w:tooltip="Bollinger, 2012 #15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Bollinger&lt;/Author&gt;&lt;Year&gt;2012&lt;/Year&gt;&lt;RecNum&gt;15&lt;/RecNum&gt;&lt;DisplayText&gt;&lt;style face="superscript"&gt;7&lt;/style&gt;&lt;/DisplayText&gt;&lt;record&gt;&lt;rec-number&gt;15&lt;/rec-number&gt;&lt;foreign-keys&gt;&lt;key app="EN" db-id="x2fxasftptz5znexzthvdf2hwaaxwsxfe2zp"&gt;15&lt;/key&gt;&lt;/foreign-keys&gt;&lt;ref-type name="Journal Article"&gt;17&lt;/ref-type&gt;&lt;contributors&gt;&lt;authors&gt;&lt;author&gt;Bollinger, B.&lt;/author&gt;&lt;author&gt;Gillingham, K. &lt;/author&gt;&lt;/authors&gt;&lt;/contributors&gt;&lt;titles&gt;&lt;title&gt;Peer effects in the diffusion of solar photovoltaic panels&lt;/title&gt;&lt;secondary-title&gt;Marketing Science&lt;/secondary-title&gt;&lt;/titles&gt;&lt;periodical&gt;&lt;full-title&gt;Marketing Science&lt;/full-title&gt;&lt;abbr-1&gt;Marketing Sci.&lt;/abbr-1&gt;&lt;/periodical&gt;&lt;dates&gt;&lt;year&gt;2012&lt;/year&gt;&lt;pub-dates&gt;&lt;date&gt;2012&lt;/date&gt;&lt;/pub-dates&gt;&lt;/dates&gt;&lt;work-type&gt;Early Access&lt;/work-type&gt;&lt;urls&gt;&lt;related-urls&gt;&lt;url&gt;http://mktsci.journal.informs.org/content/early/2012/09/20/mksc.1120.0727.full.pdf+html&lt;/url&gt;&lt;/related-urls&gt;&lt;/urls&gt;&lt;electronic-resource-num&gt;10.1287/mksc.11200727&lt;/electronic-resource-num&gt;&lt;access-date&gt;November 6, 2012&lt;/access-date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A075C2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7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</w:p>
    <w:p w14:paraId="544AD5FC" w14:textId="77777777" w:rsidR="00893856" w:rsidRDefault="00893856" w:rsidP="008A7B5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</w:rPr>
      </w:pPr>
    </w:p>
    <w:p w14:paraId="560002BB" w14:textId="59F2CC65" w:rsidR="00B324CF" w:rsidRDefault="00A062D8" w:rsidP="008A7B52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4D03AB">
        <w:rPr>
          <w:rFonts w:ascii="Times New Roman" w:eastAsia="Times New Roman" w:hAnsi="Times New Roman" w:cs="Times New Roman"/>
          <w:color w:val="000000"/>
          <w:sz w:val="20"/>
          <w:szCs w:val="20"/>
        </w:rPr>
        <w:t>In this paper we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BD4492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use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an agent-based model (ABM) integrated geospatially with ArcGIS 10</w:t>
      </w:r>
      <w:r w:rsidR="00AF549E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CE668D">
        <w:rPr>
          <w:rFonts w:ascii="Times New Roman" w:eastAsia="Times New Roman" w:hAnsi="Times New Roman" w:cs="Times New Roman"/>
          <w:color w:val="000000"/>
          <w:sz w:val="20"/>
          <w:szCs w:val="20"/>
        </w:rPr>
        <w:t>t</w:t>
      </w:r>
      <w:r w:rsidR="00AF549E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o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simulate </w:t>
      </w:r>
      <w:r w:rsidR="004D03AB">
        <w:rPr>
          <w:rFonts w:ascii="Times New Roman" w:eastAsia="Times New Roman" w:hAnsi="Times New Roman" w:cs="Times New Roman"/>
          <w:color w:val="000000"/>
          <w:sz w:val="20"/>
          <w:szCs w:val="20"/>
        </w:rPr>
        <w:t>the diffusion of residential PV in Austin, Texas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.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is simulation serves two functions: 1) to test </w:t>
      </w:r>
      <w:r w:rsidR="00CF0F9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hypotheses </w:t>
      </w:r>
      <w:r w:rsidR="00AD1E37">
        <w:rPr>
          <w:rFonts w:ascii="Times New Roman" w:eastAsia="Times New Roman" w:hAnsi="Times New Roman" w:cs="Times New Roman"/>
          <w:color w:val="000000"/>
          <w:sz w:val="20"/>
          <w:szCs w:val="20"/>
        </w:rPr>
        <w:t>regarding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consumer behavior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AD1E3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nd associated network interactions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within the </w:t>
      </w:r>
      <w:r w:rsidR="00AD1E3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context of the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residential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PV sector; and  </w:t>
      </w:r>
      <w:r w:rsidR="0028189A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2)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to forecast adoption scenarios within the study-area</w:t>
      </w:r>
      <w:r w:rsidR="00BF4C79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to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nform</w:t>
      </w:r>
      <w:r w:rsidR="00B77874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ncentive structures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, identify future markets, and better integrate PV in the </w:t>
      </w:r>
      <w:r w:rsidR="00BF4C79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electric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grid.</w:t>
      </w:r>
    </w:p>
    <w:p w14:paraId="1BFD9DED" w14:textId="77777777" w:rsidR="00B324CF" w:rsidRPr="00BB0F30" w:rsidRDefault="00B324CF" w:rsidP="00B324CF">
      <w:pPr>
        <w:spacing w:before="100" w:beforeAutospacing="1" w:after="100" w:afterAutospacing="1" w:line="240" w:lineRule="auto"/>
        <w:outlineLvl w:val="1"/>
        <w:rPr>
          <w:rFonts w:ascii="Times New Roman" w:eastAsia="Times New Roman" w:hAnsi="Times New Roman" w:cs="Times New Roman"/>
          <w:b/>
          <w:bCs/>
          <w:color w:val="000000"/>
          <w:sz w:val="36"/>
          <w:szCs w:val="36"/>
        </w:rPr>
      </w:pPr>
      <w:r w:rsidRPr="00BB0F3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Data and Methodology</w:t>
      </w:r>
    </w:p>
    <w:p w14:paraId="168492B2" w14:textId="3BA659C4" w:rsidR="00E223BC" w:rsidRDefault="00E223BC" w:rsidP="00C734AB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From spring 2005 to summer 2012, the </w:t>
      </w:r>
      <w:r w:rsidR="009E6AB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City of 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ustin </w:t>
      </w:r>
      <w:r w:rsidR="009E6ABB">
        <w:rPr>
          <w:rFonts w:ascii="Times New Roman" w:eastAsia="Times New Roman" w:hAnsi="Times New Roman" w:cs="Times New Roman"/>
          <w:color w:val="000000"/>
          <w:sz w:val="20"/>
          <w:szCs w:val="20"/>
        </w:rPr>
        <w:t>area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, encompassing more than 200,000 households, has had over 1750 households install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PV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systems, representing a compou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nd annual growth rate (CAGR) of 35.6%.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D71CA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o allow for a highly granular representation of agent networks using </w:t>
      </w:r>
      <w:r w:rsidR="007A1430">
        <w:rPr>
          <w:rFonts w:ascii="Times New Roman" w:eastAsia="Times New Roman" w:hAnsi="Times New Roman" w:cs="Times New Roman"/>
          <w:color w:val="000000"/>
          <w:sz w:val="20"/>
          <w:szCs w:val="20"/>
        </w:rPr>
        <w:t>real-world locational information</w:t>
      </w:r>
      <w:r w:rsidR="00C66E84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(see below),</w:t>
      </w:r>
      <w:r w:rsidR="00D71CA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</w:t>
      </w:r>
      <w:r w:rsidR="00CE668D">
        <w:rPr>
          <w:rFonts w:ascii="Times New Roman" w:eastAsia="Times New Roman" w:hAnsi="Times New Roman" w:cs="Times New Roman"/>
          <w:color w:val="000000"/>
          <w:sz w:val="20"/>
          <w:szCs w:val="20"/>
        </w:rPr>
        <w:t>n this paper w</w:t>
      </w:r>
      <w:r w:rsidR="00F0780B">
        <w:rPr>
          <w:rFonts w:ascii="Times New Roman" w:eastAsia="Times New Roman" w:hAnsi="Times New Roman" w:cs="Times New Roman"/>
          <w:color w:val="000000"/>
          <w:sz w:val="20"/>
          <w:szCs w:val="20"/>
        </w:rPr>
        <w:t>e focus</w:t>
      </w:r>
      <w:r w:rsidR="009E6ABB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F0780B">
        <w:rPr>
          <w:rFonts w:ascii="Times New Roman" w:eastAsia="Times New Roman" w:hAnsi="Times New Roman" w:cs="Times New Roman"/>
          <w:color w:val="000000"/>
          <w:sz w:val="20"/>
          <w:szCs w:val="20"/>
        </w:rPr>
        <w:t>on</w:t>
      </w:r>
      <w:r w:rsidR="009E6ABB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ne zip code within the Austin area</w:t>
      </w:r>
      <w:r w:rsidR="00CE668D">
        <w:rPr>
          <w:rFonts w:ascii="Times New Roman" w:eastAsia="Times New Roman" w:hAnsi="Times New Roman" w:cs="Times New Roman"/>
          <w:color w:val="000000"/>
          <w:sz w:val="20"/>
          <w:szCs w:val="20"/>
        </w:rPr>
        <w:t>. Our</w:t>
      </w:r>
      <w:r w:rsidR="00F0780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9E6ABB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subsample </w:t>
      </w:r>
      <w:r w:rsidR="00CE668D">
        <w:rPr>
          <w:rFonts w:ascii="Times New Roman" w:eastAsia="Times New Roman" w:hAnsi="Times New Roman" w:cs="Times New Roman"/>
          <w:color w:val="000000"/>
          <w:sz w:val="20"/>
          <w:szCs w:val="20"/>
        </w:rPr>
        <w:t>involves the</w:t>
      </w:r>
      <w:r w:rsidR="009E6ABB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nteraction of nearly </w:t>
      </w:r>
      <w:r w:rsidR="009E6ABB">
        <w:rPr>
          <w:rFonts w:ascii="Times New Roman" w:eastAsia="Times New Roman" w:hAnsi="Times New Roman" w:cs="Times New Roman"/>
          <w:color w:val="000000"/>
          <w:sz w:val="20"/>
          <w:szCs w:val="20"/>
        </w:rPr>
        <w:t>7,7</w:t>
      </w:r>
      <w:r w:rsidR="009E6ABB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00 agents</w:t>
      </w:r>
      <w:r w:rsidR="007776C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(households)</w:t>
      </w:r>
      <w:r w:rsidR="009E6ABB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  <w:r w:rsidR="00A27248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Future work will extend this analysis to simultaneously simulate </w:t>
      </w:r>
      <w:r w:rsidR="0049457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interactions of agents in </w:t>
      </w:r>
      <w:r w:rsidR="00A27248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ll zip-codes </w:t>
      </w:r>
      <w:r w:rsidR="00494571">
        <w:rPr>
          <w:rFonts w:ascii="Times New Roman" w:eastAsia="Times New Roman" w:hAnsi="Times New Roman" w:cs="Times New Roman"/>
          <w:color w:val="000000"/>
          <w:sz w:val="20"/>
          <w:szCs w:val="20"/>
        </w:rPr>
        <w:t>in the Austin area</w:t>
      </w:r>
      <w:r w:rsidR="00A27248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</w:p>
    <w:p w14:paraId="4F77969B" w14:textId="77777777" w:rsidR="00E223BC" w:rsidRDefault="00E223BC" w:rsidP="00C734AB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</w:p>
    <w:p w14:paraId="00A5D8E0" w14:textId="09A917B2" w:rsidR="008A7B52" w:rsidRDefault="004500C0" w:rsidP="00846301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Household-level data was obtained from four distinct data streams: 1) </w:t>
      </w:r>
      <w:r w:rsidR="005A2407">
        <w:rPr>
          <w:rFonts w:ascii="Times New Roman" w:eastAsia="Times New Roman" w:hAnsi="Times New Roman" w:cs="Times New Roman"/>
          <w:color w:val="000000"/>
          <w:sz w:val="20"/>
          <w:szCs w:val="20"/>
        </w:rPr>
        <w:t>s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olar</w:t>
      </w:r>
      <w:r w:rsidR="005A240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program data on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rebate </w:t>
      </w:r>
      <w:r w:rsidR="00C734AB">
        <w:rPr>
          <w:rFonts w:ascii="Times New Roman" w:eastAsia="Times New Roman" w:hAnsi="Times New Roman" w:cs="Times New Roman"/>
          <w:color w:val="000000"/>
          <w:sz w:val="20"/>
          <w:szCs w:val="20"/>
        </w:rPr>
        <w:t>recipients</w:t>
      </w:r>
      <w:r w:rsidR="0002510F">
        <w:rPr>
          <w:rFonts w:ascii="Times New Roman" w:eastAsia="Times New Roman" w:hAnsi="Times New Roman" w:cs="Times New Roman"/>
          <w:color w:val="000000"/>
          <w:sz w:val="20"/>
          <w:szCs w:val="20"/>
        </w:rPr>
        <w:t>’</w:t>
      </w:r>
      <w:r w:rsidR="00046DF9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046DF9" w:rsidRPr="00C734AB">
        <w:rPr>
          <w:rFonts w:ascii="Times New Roman" w:eastAsia="Times New Roman" w:hAnsi="Times New Roman" w:cs="Times New Roman"/>
          <w:color w:val="000000"/>
          <w:sz w:val="20"/>
          <w:szCs w:val="20"/>
        </w:rPr>
        <w:t>system cost, size, and date of installation</w:t>
      </w:r>
      <w:r w:rsidRPr="00C734AB">
        <w:rPr>
          <w:rFonts w:ascii="Times New Roman" w:eastAsia="Times New Roman" w:hAnsi="Times New Roman" w:cs="Times New Roman"/>
          <w:color w:val="000000"/>
          <w:sz w:val="20"/>
          <w:szCs w:val="20"/>
        </w:rPr>
        <w:t>; 2)</w:t>
      </w:r>
      <w:r w:rsidR="00046DF9" w:rsidRPr="00C734A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the Travis Central Appraisal District parcel land use type, market value, associated </w:t>
      </w:r>
      <w:r w:rsidR="00C734AB" w:rsidRPr="00C734AB">
        <w:rPr>
          <w:rFonts w:ascii="Times New Roman" w:eastAsia="Times New Roman" w:hAnsi="Times New Roman" w:cs="Times New Roman"/>
          <w:color w:val="000000"/>
          <w:sz w:val="20"/>
          <w:szCs w:val="20"/>
        </w:rPr>
        <w:t>geographic coordinates; 3)  a survey of Texas solar PV owners, described in detail in</w:t>
      </w:r>
      <w:r w:rsidR="00D7538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proofErr w:type="spellStart"/>
      <w:r w:rsidR="00D7538C">
        <w:rPr>
          <w:rFonts w:ascii="Times New Roman" w:eastAsia="Times New Roman" w:hAnsi="Times New Roman" w:cs="Times New Roman"/>
          <w:color w:val="000000"/>
          <w:sz w:val="20"/>
          <w:szCs w:val="20"/>
        </w:rPr>
        <w:t>Rai</w:t>
      </w:r>
      <w:proofErr w:type="spellEnd"/>
      <w:r w:rsidR="00D7538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nd </w:t>
      </w:r>
      <w:proofErr w:type="spellStart"/>
      <w:r w:rsidR="00D7538C">
        <w:rPr>
          <w:rFonts w:ascii="Times New Roman" w:eastAsia="Times New Roman" w:hAnsi="Times New Roman" w:cs="Times New Roman"/>
          <w:color w:val="000000"/>
          <w:sz w:val="20"/>
          <w:szCs w:val="20"/>
        </w:rPr>
        <w:t>McAndrews</w:t>
      </w:r>
      <w:proofErr w:type="spellEnd"/>
      <w:hyperlink w:anchor="_ENREF_8" w:tooltip="Rai, 2012 #43" w:history="1">
        <w:r w:rsidR="00A62DCA" w:rsidRPr="00C734AB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Rai&lt;/Author&gt;&lt;Year&gt;2012&lt;/Year&gt;&lt;RecNum&gt;43&lt;/RecNum&gt;&lt;DisplayText&gt;&lt;style face="superscript"&gt;8&lt;/style&gt;&lt;/DisplayText&gt;&lt;record&gt;&lt;rec-number&gt;43&lt;/rec-number&gt;&lt;foreign-keys&gt;&lt;key app="EN" db-id="x2fxasftptz5znexzthvdf2hwaaxwsxfe2zp"&gt;43&lt;/key&gt;&lt;/foreign-keys&gt;&lt;ref-type name="Conference Proceedings"&gt;10&lt;/ref-type&gt;&lt;contributors&gt;&lt;authors&gt;&lt;author&gt;Rai, Varun&lt;/author&gt;&lt;author&gt;McAndrews, Kristine&lt;/author&gt;&lt;/authors&gt;&lt;/contributors&gt;&lt;titles&gt;&lt;title&gt;Decision-making and behavior change in residential adopters of solar PV&lt;/title&gt;&lt;secondary-title&gt;World Renewable Energy Forum&lt;/secondary-title&gt;&lt;/titles&gt;&lt;dates&gt;&lt;year&gt;2012&lt;/year&gt;&lt;pub-dates&gt;&lt;date&gt;May&lt;/date&gt;&lt;/pub-dates&gt;&lt;/dates&gt;&lt;pub-location&gt;Denver, CO&lt;/pub-location&gt;&lt;urls&gt;&lt;/urls&gt;&lt;/record&gt;&lt;/Cite&gt;&lt;/EndNote&gt;</w:instrText>
        </w:r>
        <w:r w:rsidR="00A62DCA" w:rsidRPr="00C734AB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A075C2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8</w:t>
        </w:r>
        <w:r w:rsidR="00A62DCA" w:rsidRPr="00C734AB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C734AB" w:rsidRPr="00C734A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; and 4) </w:t>
      </w:r>
      <w:r w:rsidR="00276C26">
        <w:rPr>
          <w:rFonts w:ascii="Times New Roman" w:hAnsi="Times New Roman" w:cs="Times New Roman"/>
          <w:iCs/>
          <w:sz w:val="20"/>
          <w:szCs w:val="20"/>
        </w:rPr>
        <w:t>individual</w:t>
      </w:r>
      <w:r w:rsidR="00C734AB" w:rsidRPr="00C734AB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r w:rsidR="00C734AB" w:rsidRPr="00C734AB">
        <w:rPr>
          <w:rFonts w:ascii="Times New Roman" w:hAnsi="Times New Roman" w:cs="Times New Roman"/>
          <w:sz w:val="20"/>
          <w:szCs w:val="20"/>
        </w:rPr>
        <w:t>electricity consumption,</w:t>
      </w:r>
      <w:r w:rsidR="00C734AB">
        <w:rPr>
          <w:rFonts w:ascii="Times New Roman" w:hAnsi="Times New Roman" w:cs="Times New Roman"/>
          <w:sz w:val="20"/>
          <w:szCs w:val="20"/>
        </w:rPr>
        <w:t xml:space="preserve"> </w:t>
      </w:r>
      <w:r w:rsidR="00276C26">
        <w:rPr>
          <w:rFonts w:ascii="Times New Roman" w:hAnsi="Times New Roman" w:cs="Times New Roman"/>
          <w:sz w:val="20"/>
          <w:szCs w:val="20"/>
        </w:rPr>
        <w:t xml:space="preserve">utility </w:t>
      </w:r>
      <w:r w:rsidR="00C734AB">
        <w:rPr>
          <w:rFonts w:ascii="Times New Roman" w:hAnsi="Times New Roman" w:cs="Times New Roman"/>
          <w:sz w:val="20"/>
          <w:szCs w:val="20"/>
        </w:rPr>
        <w:t xml:space="preserve">rates, and PV system </w:t>
      </w:r>
      <w:r w:rsidR="00276C26">
        <w:rPr>
          <w:rFonts w:ascii="Times New Roman" w:hAnsi="Times New Roman" w:cs="Times New Roman"/>
          <w:sz w:val="20"/>
          <w:szCs w:val="20"/>
        </w:rPr>
        <w:t>electricity generation</w:t>
      </w:r>
      <w:r w:rsidR="00C734AB" w:rsidRPr="00C734AB">
        <w:rPr>
          <w:rFonts w:ascii="Times New Roman" w:hAnsi="Times New Roman" w:cs="Times New Roman"/>
          <w:sz w:val="20"/>
          <w:szCs w:val="20"/>
        </w:rPr>
        <w:t xml:space="preserve"> </w:t>
      </w:r>
      <w:r w:rsidR="00276C26">
        <w:rPr>
          <w:rFonts w:ascii="Times New Roman" w:hAnsi="Times New Roman" w:cs="Times New Roman"/>
          <w:sz w:val="20"/>
          <w:szCs w:val="20"/>
        </w:rPr>
        <w:t>with</w:t>
      </w:r>
      <w:r w:rsidR="00C734AB" w:rsidRPr="00C734AB">
        <w:rPr>
          <w:rFonts w:ascii="Times New Roman" w:hAnsi="Times New Roman" w:cs="Times New Roman"/>
          <w:sz w:val="20"/>
          <w:szCs w:val="20"/>
        </w:rPr>
        <w:t xml:space="preserve"> tim</w:t>
      </w:r>
      <w:r w:rsidR="00276C26">
        <w:rPr>
          <w:rFonts w:ascii="Times New Roman" w:hAnsi="Times New Roman" w:cs="Times New Roman"/>
          <w:sz w:val="20"/>
          <w:szCs w:val="20"/>
        </w:rPr>
        <w:t>e</w:t>
      </w:r>
      <w:r w:rsidR="001E3A9A">
        <w:rPr>
          <w:rFonts w:ascii="Times New Roman" w:hAnsi="Times New Roman" w:cs="Times New Roman"/>
          <w:sz w:val="20"/>
          <w:szCs w:val="20"/>
        </w:rPr>
        <w:t>-of-day and monthly variations</w:t>
      </w:r>
      <w:r w:rsidR="005A2407">
        <w:rPr>
          <w:rFonts w:ascii="Times New Roman" w:hAnsi="Times New Roman" w:cs="Times New Roman"/>
          <w:sz w:val="20"/>
          <w:szCs w:val="20"/>
        </w:rPr>
        <w:t>.</w:t>
      </w:r>
      <w:hyperlink w:anchor="_ENREF_9" w:tooltip="Rai, 2012 #84" w:history="1">
        <w:r w:rsidR="00A62DCA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="00A62DCA">
          <w:rPr>
            <w:rFonts w:ascii="Times New Roman" w:hAnsi="Times New Roman" w:cs="Times New Roman"/>
            <w:sz w:val="20"/>
            <w:szCs w:val="20"/>
          </w:rPr>
          <w:instrText xml:space="preserve"> ADDIN EN.CITE &lt;EndNote&gt;&lt;Cite&gt;&lt;Author&gt;Rai&lt;/Author&gt;&lt;Year&gt;2012&lt;/Year&gt;&lt;RecNum&gt;84&lt;/RecNum&gt;&lt;DisplayText&gt;&lt;style face="superscript"&gt;9&lt;/style&gt;&lt;/DisplayText&gt;&lt;record&gt;&lt;rec-number&gt;84&lt;/rec-number&gt;&lt;foreign-keys&gt;&lt;key app="EN" db-id="x2fxasftptz5znexzthvdf2hwaaxwsxfe2zp"&gt;84&lt;/key&gt;&lt;/foreign-keys&gt;&lt;ref-type name="Journal Article"&gt;17&lt;/ref-type&gt;&lt;contributors&gt;&lt;authors&gt;&lt;author&gt;Rai, V.&lt;/author&gt;&lt;author&gt;Sigrin, B.&lt;/author&gt;&lt;/authors&gt;&lt;/contributors&gt;&lt;titles&gt;&lt;title&gt;Diffusion of environmentally-friendly technologies: Buy vs. lease decisions in residential PV markets&lt;/title&gt;&lt;secondary-title&gt;Environmental Research Letters&lt;/secondary-title&gt;&lt;/titles&gt;&lt;periodical&gt;&lt;full-title&gt;Environmental Research Letters&lt;/full-title&gt;&lt;abbr-1&gt;Environ. Res. Lett.&lt;/abbr-1&gt;&lt;/periodical&gt;&lt;pages&gt;1-8&lt;/pages&gt;&lt;volume&gt;8&lt;/volume&gt;&lt;number&gt;1&lt;/number&gt;&lt;dates&gt;&lt;year&gt;2012&lt;/year&gt;&lt;/dates&gt;&lt;urls&gt;&lt;/urls&gt;&lt;electronic-resource-num&gt;10.1088/1748-9326/8/1/014022&lt;/electronic-resource-num&gt;&lt;/record&gt;&lt;/Cite&gt;&lt;Cite&gt;&lt;Author&gt;Rai&lt;/Author&gt;&lt;Year&gt;2012&lt;/Year&gt;&lt;RecNum&gt;84&lt;/RecNum&gt;&lt;record&gt;&lt;rec-number&gt;84&lt;/rec-number&gt;&lt;foreign-keys&gt;&lt;key app="EN" db-id="x2fxasftptz5znexzthvdf2hwaaxwsxfe2zp"&gt;84&lt;/key&gt;&lt;/foreign-keys&gt;&lt;ref-type name="Journal Article"&gt;17&lt;/ref-type&gt;&lt;contributors&gt;&lt;authors&gt;&lt;author&gt;Rai, V.&lt;/author&gt;&lt;author&gt;Sigrin, B.&lt;/author&gt;&lt;/authors&gt;&lt;/contributors&gt;&lt;titles&gt;&lt;title&gt;Diffusion of environmentally-friendly technologies: Buy vs. lease decisions in residential PV markets&lt;/title&gt;&lt;secondary-title&gt;Environmental Research Letters&lt;/secondary-title&gt;&lt;/titles&gt;&lt;periodical&gt;&lt;full-title&gt;Environmental Research Letters&lt;/full-title&gt;&lt;abbr-1&gt;Environ. Res. Lett.&lt;/abbr-1&gt;&lt;/periodical&gt;&lt;pages&gt;1-8&lt;/pages&gt;&lt;volume&gt;8&lt;/volume&gt;&lt;number&gt;1&lt;/number&gt;&lt;dates&gt;&lt;year&gt;2012&lt;/year&gt;&lt;/dates&gt;&lt;urls&gt;&lt;/urls&gt;&lt;electronic-resource-num&gt;10.1088/1748-9326/8/1/014022&lt;/electronic-resource-num&gt;&lt;/record&gt;&lt;/Cite&gt;&lt;/EndNote&gt;</w:instrText>
        </w:r>
        <w:r w:rsidR="00A62DCA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A62DCA" w:rsidRPr="00A075C2">
          <w:rPr>
            <w:rFonts w:ascii="Times New Roman" w:hAnsi="Times New Roman" w:cs="Times New Roman"/>
            <w:noProof/>
            <w:sz w:val="20"/>
            <w:szCs w:val="20"/>
            <w:vertAlign w:val="superscript"/>
          </w:rPr>
          <w:t>9</w:t>
        </w:r>
        <w:r w:rsidR="00A62DCA">
          <w:rPr>
            <w:rFonts w:ascii="Times New Roman" w:hAnsi="Times New Roman" w:cs="Times New Roman"/>
            <w:sz w:val="20"/>
            <w:szCs w:val="20"/>
          </w:rPr>
          <w:fldChar w:fldCharType="end"/>
        </w:r>
      </w:hyperlink>
      <w:r w:rsidR="001E3A9A">
        <w:rPr>
          <w:rFonts w:ascii="Times New Roman" w:hAnsi="Times New Roman" w:cs="Times New Roman"/>
          <w:sz w:val="20"/>
          <w:szCs w:val="20"/>
        </w:rPr>
        <w:t xml:space="preserve"> </w:t>
      </w:r>
      <w:r w:rsidR="001E3A9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Information from all data streams were joined </w:t>
      </w:r>
      <w:r w:rsidR="00B77874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in a GIS of </w:t>
      </w:r>
      <w:r w:rsidR="0002510F">
        <w:rPr>
          <w:rFonts w:ascii="Times New Roman" w:eastAsia="Times New Roman" w:hAnsi="Times New Roman" w:cs="Times New Roman"/>
          <w:color w:val="000000"/>
          <w:sz w:val="20"/>
          <w:szCs w:val="20"/>
        </w:rPr>
        <w:t>residential households within the study area</w:t>
      </w:r>
      <w:r w:rsidR="001E3A9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.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This allow</w:t>
      </w:r>
      <w:r w:rsidR="00D7538C">
        <w:rPr>
          <w:rFonts w:ascii="Times New Roman" w:eastAsia="Times New Roman" w:hAnsi="Times New Roman" w:cs="Times New Roman"/>
          <w:color w:val="000000"/>
          <w:sz w:val="20"/>
          <w:szCs w:val="20"/>
        </w:rPr>
        <w:t>s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for a high degree of </w:t>
      </w:r>
      <w:r w:rsidR="000803EE">
        <w:rPr>
          <w:rFonts w:ascii="Times New Roman" w:eastAsia="Times New Roman" w:hAnsi="Times New Roman" w:cs="Times New Roman"/>
          <w:color w:val="000000"/>
          <w:sz w:val="20"/>
          <w:szCs w:val="20"/>
        </w:rPr>
        <w:t>fidelity</w:t>
      </w:r>
      <w:r w:rsidR="000803EE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when</w:t>
      </w:r>
      <w:r w:rsidR="004015B9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calculating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individual </w:t>
      </w:r>
      <w:r w:rsidR="001E3A9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gent </w:t>
      </w:r>
      <w:r w:rsidR="00B77874">
        <w:rPr>
          <w:rFonts w:ascii="Times New Roman" w:eastAsia="Times New Roman" w:hAnsi="Times New Roman" w:cs="Times New Roman"/>
          <w:color w:val="000000"/>
          <w:sz w:val="20"/>
          <w:szCs w:val="20"/>
        </w:rPr>
        <w:t>decision thresholds</w:t>
      </w:r>
      <w:r w:rsidR="001E3A9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, </w:t>
      </w:r>
      <w:r w:rsidR="00B77874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social </w:t>
      </w:r>
      <w:r w:rsidR="001E3A9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networks, and threshold values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in the</w:t>
      </w:r>
      <w:r w:rsidR="0002510F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BM. </w:t>
      </w:r>
    </w:p>
    <w:p w14:paraId="546FE789" w14:textId="77142003" w:rsidR="00F34525" w:rsidRDefault="0053256A" w:rsidP="00EB4C2F">
      <w:pPr>
        <w:spacing w:before="100" w:beforeAutospacing="1" w:after="100" w:afterAutospacing="1" w:line="240" w:lineRule="auto"/>
        <w:outlineLvl w:val="1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e structure of </w:t>
      </w:r>
      <w:r w:rsidR="00AA1529">
        <w:rPr>
          <w:rFonts w:ascii="Times New Roman" w:eastAsia="Times New Roman" w:hAnsi="Times New Roman" w:cs="Times New Roman"/>
          <w:color w:val="000000"/>
          <w:sz w:val="20"/>
          <w:szCs w:val="20"/>
        </w:rPr>
        <w:t>agent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nteractions </w:t>
      </w:r>
      <w:r w:rsidR="00AA1529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is represented by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small world networks</w:t>
      </w:r>
      <w:r w:rsidR="0069112C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  <w:hyperlink w:anchor="_ENREF_10" w:tooltip="Watts, 1998 #71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Watts&lt;/Author&gt;&lt;Year&gt;1998&lt;/Year&gt;&lt;RecNum&gt;71&lt;/RecNum&gt;&lt;DisplayText&gt;&lt;style face="superscript"&gt;10&lt;/style&gt;&lt;/DisplayText&gt;&lt;record&gt;&lt;rec-number&gt;71&lt;/rec-number&gt;&lt;foreign-keys&gt;&lt;key app="EN" db-id="x2fxasftptz5znexzthvdf2hwaaxwsxfe2zp"&gt;71&lt;/key&gt;&lt;/foreign-keys&gt;&lt;ref-type name="Journal Article"&gt;17&lt;/ref-type&gt;&lt;contributors&gt;&lt;authors&gt;&lt;author&gt;Watts, D.&lt;/author&gt;&lt;author&gt;Strogatz, S.&lt;/author&gt;&lt;/authors&gt;&lt;/contributors&gt;&lt;titles&gt;&lt;title&gt;Collective dynamics of small-world networks&lt;/title&gt;&lt;secondary-title&gt;Nature&lt;/secondary-title&gt;&lt;/titles&gt;&lt;periodical&gt;&lt;full-title&gt;Nature&lt;/full-title&gt;&lt;/periodical&gt;&lt;pages&gt;440-442&lt;/pages&gt;&lt;volume&gt;393&lt;/volume&gt;&lt;number&gt;6684&lt;/number&gt;&lt;dates&gt;&lt;year&gt;1998&lt;/year&gt;&lt;/dates&gt;&lt;urls&gt;&lt;/urls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A075C2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10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4015B9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e small world function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defines the network of an agent probabilistically—</w:t>
      </w:r>
      <w:r w:rsidR="0005534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in the model 90% of </w:t>
      </w:r>
      <w:r w:rsidR="000A595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connections between agents </w:t>
      </w:r>
      <w:r w:rsidR="0005534C">
        <w:rPr>
          <w:rFonts w:ascii="Times New Roman" w:eastAsia="Times New Roman" w:hAnsi="Times New Roman" w:cs="Times New Roman"/>
          <w:color w:val="000000"/>
          <w:sz w:val="20"/>
          <w:szCs w:val="20"/>
        </w:rPr>
        <w:t>were</w:t>
      </w:r>
      <w:r w:rsidR="000A595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established within a</w:t>
      </w:r>
      <w:r w:rsidR="002F0B39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>proximity-</w:t>
      </w:r>
      <w:r w:rsidR="002F0B39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bounded neighbors set, </w:t>
      </w:r>
      <w:r w:rsidR="0005534C">
        <w:rPr>
          <w:rFonts w:ascii="Times New Roman" w:eastAsia="Times New Roman" w:hAnsi="Times New Roman" w:cs="Times New Roman"/>
          <w:color w:val="000000"/>
          <w:sz w:val="20"/>
          <w:szCs w:val="20"/>
        </w:rPr>
        <w:t>and 10% were established randomly</w:t>
      </w:r>
      <w:r w:rsidR="00630631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(Figure 1)</w:t>
      </w:r>
      <w:r w:rsidR="000A595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. </w:t>
      </w:r>
      <w:r w:rsidR="00591ACD">
        <w:rPr>
          <w:rFonts w:ascii="Times New Roman" w:eastAsia="Times New Roman" w:hAnsi="Times New Roman" w:cs="Times New Roman"/>
          <w:color w:val="000000"/>
          <w:sz w:val="20"/>
          <w:szCs w:val="20"/>
        </w:rPr>
        <w:t>Further, w</w:t>
      </w:r>
      <w:r w:rsidR="00AA1529">
        <w:rPr>
          <w:rFonts w:ascii="Times New Roman" w:eastAsia="Times New Roman" w:hAnsi="Times New Roman" w:cs="Times New Roman"/>
          <w:color w:val="000000"/>
          <w:sz w:val="20"/>
          <w:szCs w:val="20"/>
        </w:rPr>
        <w:t>e treat agent intention to adopt PV as a dynamic variable, altered by the relative agreement function</w:t>
      </w:r>
      <w:hyperlink w:anchor="_ENREF_11" w:tooltip="Deffuant, 2000 #72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Deffuant&lt;/Author&gt;&lt;Year&gt;2000&lt;/Year&gt;&lt;RecNum&gt;72&lt;/RecNum&gt;&lt;DisplayText&gt;&lt;style face="superscript"&gt;11&lt;/style&gt;&lt;/DisplayText&gt;&lt;record&gt;&lt;rec-number&gt;72&lt;/rec-number&gt;&lt;foreign-keys&gt;&lt;key app="EN" db-id="x2fxasftptz5znexzthvdf2hwaaxwsxfe2zp"&gt;72&lt;/key&gt;&lt;/foreign-keys&gt;&lt;ref-type name="Journal Article"&gt;17&lt;/ref-type&gt;&lt;contributors&gt;&lt;authors&gt;&lt;author&gt;Deffuant, Guillaume&lt;/author&gt;&lt;author&gt;Neau, David&lt;/author&gt;&lt;author&gt;Amblard, Frederic&lt;/author&gt;&lt;author&gt;Weisbuch, Gérard&lt;/author&gt;&lt;/authors&gt;&lt;/contributors&gt;&lt;titles&gt;&lt;title&gt;Mixing beliefs among interacting agents&lt;/title&gt;&lt;secondary-title&gt;Advances in Complex Systems&lt;/secondary-title&gt;&lt;/titles&gt;&lt;periodical&gt;&lt;full-title&gt;Advances in Complex Systems&lt;/full-title&gt;&lt;/periodical&gt;&lt;pages&gt;87-98&lt;/pages&gt;&lt;volume&gt;3&lt;/volume&gt;&lt;number&gt;1&lt;/number&gt;&lt;dates&gt;&lt;year&gt;2000&lt;/year&gt;&lt;/dates&gt;&lt;urls&gt;&lt;related-urls&gt;&lt;url&gt;http://www.worldscientific.com/doi/abs/10.1142/S0219525900000078&lt;/url&gt;&lt;/related-urls&gt;&lt;/urls&gt;&lt;electronic-resource-num&gt;doi:10.1142/S0219525900000078&lt;/electronic-resource-num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6F151F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11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AA1529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within the agent’s small world network. </w:t>
      </w:r>
      <w:r w:rsidR="0065194A">
        <w:rPr>
          <w:rFonts w:ascii="Times New Roman" w:eastAsia="Times New Roman" w:hAnsi="Times New Roman" w:cs="Times New Roman"/>
          <w:color w:val="000000"/>
          <w:sz w:val="20"/>
          <w:szCs w:val="20"/>
        </w:rPr>
        <w:t>Th</w:t>
      </w:r>
      <w:r w:rsidR="00591ACD">
        <w:rPr>
          <w:rFonts w:ascii="Times New Roman" w:eastAsia="Times New Roman" w:hAnsi="Times New Roman" w:cs="Times New Roman"/>
          <w:color w:val="000000"/>
          <w:sz w:val="20"/>
          <w:szCs w:val="20"/>
        </w:rPr>
        <w:t>us, agent</w:t>
      </w:r>
      <w:r w:rsidR="0065194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networks </w:t>
      </w:r>
      <w:r w:rsidR="00591ACD">
        <w:rPr>
          <w:rFonts w:ascii="Times New Roman" w:eastAsia="Times New Roman" w:hAnsi="Times New Roman" w:cs="Times New Roman"/>
          <w:color w:val="000000"/>
          <w:sz w:val="20"/>
          <w:szCs w:val="20"/>
        </w:rPr>
        <w:t>are</w:t>
      </w:r>
      <w:r w:rsidR="0065194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utilized within the relative agreement function 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o allow for the dynamic exchange of </w:t>
      </w:r>
      <w:r w:rsidR="00591ACD">
        <w:rPr>
          <w:rFonts w:ascii="Times New Roman" w:eastAsia="Times New Roman" w:hAnsi="Times New Roman" w:cs="Times New Roman"/>
          <w:color w:val="000000"/>
          <w:sz w:val="20"/>
          <w:szCs w:val="20"/>
        </w:rPr>
        <w:t>information</w:t>
      </w:r>
      <w:r w:rsidR="00591ACD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0A595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between agents based on the degree </w:t>
      </w:r>
      <w:r w:rsidR="0065194A">
        <w:rPr>
          <w:rFonts w:ascii="Times New Roman" w:eastAsia="Times New Roman" w:hAnsi="Times New Roman" w:cs="Times New Roman"/>
          <w:color w:val="000000"/>
          <w:sz w:val="20"/>
          <w:szCs w:val="20"/>
        </w:rPr>
        <w:t>of</w:t>
      </w:r>
      <w:r w:rsidR="000A595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verlap</w:t>
      </w:r>
      <w:r w:rsidR="0065194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n </w:t>
      </w:r>
      <w:r w:rsidR="00591AC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eir </w:t>
      </w:r>
      <w:r w:rsidR="0065194A">
        <w:rPr>
          <w:rFonts w:ascii="Times New Roman" w:eastAsia="Times New Roman" w:hAnsi="Times New Roman" w:cs="Times New Roman"/>
          <w:color w:val="000000"/>
          <w:sz w:val="20"/>
          <w:szCs w:val="20"/>
        </w:rPr>
        <w:t>intention</w:t>
      </w:r>
      <w:r w:rsidR="00591ACD">
        <w:rPr>
          <w:rFonts w:ascii="Times New Roman" w:eastAsia="Times New Roman" w:hAnsi="Times New Roman" w:cs="Times New Roman"/>
          <w:color w:val="000000"/>
          <w:sz w:val="20"/>
          <w:szCs w:val="20"/>
        </w:rPr>
        <w:t>s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  <w:r w:rsidR="00BD3F2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n order to assess </w:t>
      </w:r>
      <w:r w:rsidR="006241B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e level of </w:t>
      </w:r>
      <w:r w:rsidR="00D727C3">
        <w:rPr>
          <w:rFonts w:ascii="Times New Roman" w:eastAsia="Times New Roman" w:hAnsi="Times New Roman" w:cs="Times New Roman"/>
          <w:color w:val="000000"/>
          <w:sz w:val="20"/>
          <w:szCs w:val="20"/>
        </w:rPr>
        <w:t>actual</w:t>
      </w:r>
      <w:r w:rsidR="00BD3F2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behavioral control</w:t>
      </w:r>
      <w:r w:rsidR="006241B7">
        <w:rPr>
          <w:rFonts w:ascii="Times New Roman" w:eastAsia="Times New Roman" w:hAnsi="Times New Roman" w:cs="Times New Roman"/>
          <w:color w:val="000000"/>
          <w:sz w:val="20"/>
          <w:szCs w:val="20"/>
        </w:rPr>
        <w:t>,</w:t>
      </w:r>
      <w:hyperlink w:anchor="_ENREF_3" w:tooltip="Ajzen, 2002 #78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Ajzen&lt;/Author&gt;&lt;Year&gt;2002&lt;/Year&gt;&lt;RecNum&gt;78&lt;/RecNum&gt;&lt;DisplayText&gt;&lt;style face="superscript"&gt;3&lt;/style&gt;&lt;/DisplayText&gt;&lt;record&gt;&lt;rec-number&gt;78&lt;/rec-number&gt;&lt;foreign-keys&gt;&lt;key app="EN" db-id="x2fxasftptz5znexzthvdf2hwaaxwsxfe2zp"&gt;78&lt;/key&gt;&lt;/foreign-keys&gt;&lt;ref-type name="Journal Article"&gt;17&lt;/ref-type&gt;&lt;contributors&gt;&lt;authors&gt;&lt;author&gt;Ajzen, Icek&lt;/author&gt;&lt;/authors&gt;&lt;/contributors&gt;&lt;titles&gt;&lt;title&gt;Perceived behavioral control, self-efficacy, locus of control, and the Theory of Planned Behavior&lt;/title&gt;&lt;secondary-title&gt;Journal of Applied Social Psychology&lt;/secondary-title&gt;&lt;/titles&gt;&lt;periodical&gt;&lt;full-title&gt;Journal of Applied Social Psychology&lt;/full-title&gt;&lt;abbr-1&gt;J. Appl. Soc. Psychol.&lt;/abbr-1&gt;&lt;/periodical&gt;&lt;pages&gt;665-683&lt;/pages&gt;&lt;volume&gt;32&lt;/volume&gt;&lt;number&gt;4&lt;/number&gt;&lt;dates&gt;&lt;year&gt;2002&lt;/year&gt;&lt;/dates&gt;&lt;publisher&gt;Blackwell Publishing Ltd&lt;/publisher&gt;&lt;isbn&gt;1559-1816&lt;/isbn&gt;&lt;urls&gt;&lt;related-urls&gt;&lt;url&gt;http://dx.doi.org/10.1111/j.1559-1816.2002.tb00236.x&lt;/url&gt;&lt;/related-urls&gt;&lt;/urls&gt;&lt;electronic-resource-num&gt;10.1111/j.1559-1816.2002.tb00236.x&lt;/electronic-resource-num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B850FC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3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D727C3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gents mak</w:t>
      </w:r>
      <w:r w:rsidR="00BD3F20">
        <w:rPr>
          <w:rFonts w:ascii="Times New Roman" w:eastAsia="Times New Roman" w:hAnsi="Times New Roman" w:cs="Times New Roman"/>
          <w:color w:val="000000"/>
          <w:sz w:val="20"/>
          <w:szCs w:val="20"/>
        </w:rPr>
        <w:t>e financial calculations based on payback period.</w:t>
      </w:r>
      <w:r w:rsidR="00BD3F20" w:rsidRPr="0065194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D727C3">
        <w:rPr>
          <w:rFonts w:ascii="Times New Roman" w:eastAsia="Times New Roman" w:hAnsi="Times New Roman" w:cs="Times New Roman"/>
          <w:color w:val="000000"/>
          <w:sz w:val="20"/>
          <w:szCs w:val="20"/>
        </w:rPr>
        <w:t>If the payback period is</w:t>
      </w:r>
      <w:r w:rsidR="00BD3F2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found to be within the agent’s t</w:t>
      </w:r>
      <w:r w:rsidR="00D727C3">
        <w:rPr>
          <w:rFonts w:ascii="Times New Roman" w:eastAsia="Times New Roman" w:hAnsi="Times New Roman" w:cs="Times New Roman"/>
          <w:color w:val="000000"/>
          <w:sz w:val="20"/>
          <w:szCs w:val="20"/>
        </w:rPr>
        <w:t>olerance threshold, the agent adopts PV</w:t>
      </w:r>
      <w:r w:rsidR="00BD3F20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</w:p>
    <w:p w14:paraId="1B68283C" w14:textId="1DA2EC0E" w:rsidR="00EB4C2F" w:rsidRPr="00BB0F30" w:rsidRDefault="00FE4595" w:rsidP="009268E6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FE4595">
        <w:rPr>
          <w:rFonts w:ascii="Times New Roman" w:eastAsia="Times New Roman" w:hAnsi="Times New Roman" w:cs="Times New Roman"/>
          <w:noProof/>
          <w:color w:val="000000"/>
          <w:sz w:val="27"/>
          <w:szCs w:val="27"/>
        </w:rPr>
        <w:lastRenderedPageBreak/>
        <mc:AlternateContent>
          <mc:Choice Requires="wpg">
            <w:drawing>
              <wp:inline distT="0" distB="0" distL="0" distR="0" wp14:anchorId="06D18024" wp14:editId="2E2D9AA7">
                <wp:extent cx="4404548" cy="1629411"/>
                <wp:effectExtent l="0" t="0" r="0" b="8890"/>
                <wp:docPr id="36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04548" cy="1629411"/>
                          <a:chOff x="0" y="0"/>
                          <a:chExt cx="4404548" cy="1629411"/>
                        </a:xfrm>
                      </wpg:grpSpPr>
                      <wpg:grpSp>
                        <wpg:cNvPr id="2" name="Group 2"/>
                        <wpg:cNvGrpSpPr/>
                        <wpg:grpSpPr>
                          <a:xfrm>
                            <a:off x="0" y="0"/>
                            <a:ext cx="4404548" cy="1629411"/>
                            <a:chOff x="0" y="0"/>
                            <a:chExt cx="4404548" cy="1629411"/>
                          </a:xfrm>
                        </wpg:grpSpPr>
                        <pic:pic xmlns:pic="http://schemas.openxmlformats.org/drawingml/2006/picture">
                          <pic:nvPicPr>
                            <pic:cNvPr id="10" name="Picture 1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4404548" cy="162941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1" name="Picture 11"/>
                            <pic:cNvPicPr>
                              <a:picLocks noChangeAspect="1" noChangeArrowheads="1"/>
                            </pic:cNvPicPr>
                          </pic:nvPicPr>
                          <pic:blipFill rotWithShape="1">
                            <a:blip r:embed="rId13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4290" t="24219" r="20424" b="13541"/>
                            <a:stretch/>
                          </pic:blipFill>
                          <pic:spPr bwMode="auto">
                            <a:xfrm>
                              <a:off x="0" y="0"/>
                              <a:ext cx="1643047" cy="1629411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chemeClr val="accent1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chemeClr val="tx1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</wpg:grpSp>
                      <wps:wsp>
                        <wps:cNvPr id="3" name="Straight Arrow Connector 3"/>
                        <wps:cNvCnPr/>
                        <wps:spPr>
                          <a:xfrm flipH="1">
                            <a:off x="1043812" y="802816"/>
                            <a:ext cx="152400" cy="76200"/>
                          </a:xfrm>
                          <a:prstGeom prst="straightConnector1">
                            <a:avLst/>
                          </a:prstGeom>
                          <a:ln>
                            <a:tailEnd type="arrow" w="sm" len="sm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" name="Straight Arrow Connector 4"/>
                        <wps:cNvCnPr/>
                        <wps:spPr>
                          <a:xfrm flipH="1">
                            <a:off x="1210498" y="805181"/>
                            <a:ext cx="9524" cy="216711"/>
                          </a:xfrm>
                          <a:prstGeom prst="straightConnector1">
                            <a:avLst/>
                          </a:prstGeom>
                          <a:ln>
                            <a:tailEnd type="arrow" w="sm" len="sm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" name="Straight Arrow Connector 5"/>
                        <wps:cNvCnPr/>
                        <wps:spPr>
                          <a:xfrm>
                            <a:off x="1236689" y="802816"/>
                            <a:ext cx="350047" cy="466724"/>
                          </a:xfrm>
                          <a:prstGeom prst="straightConnector1">
                            <a:avLst/>
                          </a:prstGeom>
                          <a:ln>
                            <a:tailEnd type="arrow" w="sm" len="sm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" name="Straight Arrow Connector 6"/>
                        <wps:cNvCnPr/>
                        <wps:spPr>
                          <a:xfrm flipV="1">
                            <a:off x="1237877" y="645654"/>
                            <a:ext cx="45247" cy="114300"/>
                          </a:xfrm>
                          <a:prstGeom prst="straightConnector1">
                            <a:avLst/>
                          </a:prstGeom>
                          <a:ln>
                            <a:tailEnd type="arrow" w="sm" len="sm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7" name="Straight Arrow Connector 7"/>
                        <wps:cNvCnPr/>
                        <wps:spPr>
                          <a:xfrm flipH="1" flipV="1">
                            <a:off x="1158116" y="662321"/>
                            <a:ext cx="40478" cy="100014"/>
                          </a:xfrm>
                          <a:prstGeom prst="straightConnector1">
                            <a:avLst/>
                          </a:prstGeom>
                          <a:ln>
                            <a:tailEnd type="arrow" w="sm" len="sm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" name="Straight Arrow Connector 8"/>
                        <wps:cNvCnPr/>
                        <wps:spPr>
                          <a:xfrm flipH="1">
                            <a:off x="1053336" y="779002"/>
                            <a:ext cx="138114" cy="0"/>
                          </a:xfrm>
                          <a:prstGeom prst="straightConnector1">
                            <a:avLst/>
                          </a:prstGeom>
                          <a:ln>
                            <a:tailEnd type="arrow" w="sm" len="sm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" name="Straight Arrow Connector 9"/>
                        <wps:cNvCnPr/>
                        <wps:spPr>
                          <a:xfrm flipH="1" flipV="1">
                            <a:off x="329432" y="628979"/>
                            <a:ext cx="869161" cy="152384"/>
                          </a:xfrm>
                          <a:prstGeom prst="straightConnector1">
                            <a:avLst/>
                          </a:prstGeom>
                          <a:ln>
                            <a:tailEnd type="arrow" w="sm" len="sm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35" o:spid="_x0000_s1026" style="width:346.8pt;height:128.3pt;mso-position-horizontal-relative:char;mso-position-vertical-relative:line" coordsize="44045,162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">
                <v:group id="Group 2" o:spid="_x0000_s1027" style="position:absolute;width:44045;height:16294" coordsize="44045,1629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sjAbXMQAAADaAAAA&#10;DwAAAAAAAAAAAAAAAACqAgAAZHJzL2Rvd25yZXYueG1sUEsFBgAAAAAEAAQA+gAAAJsDAAAAAA=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10" o:spid="_x0000_s1028" type="#_x0000_t75" style="position:absolute;width:44045;height:1629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aEqt3FAAAA2wAAAA8AAABkcnMvZG93bnJldi54bWxEj09rwkAQxe+FfodlBC+lbuqh2OgqVlQq&#10;FaH+uU+z0yQ1Oxuya4zfvnMQepvhvXnvN5NZ5yrVUhNKzwZeBgko4szbknMDx8PqeQQqRGSLlWcy&#10;cKMAs+njwwRT66/8Re0+5kpCOKRooIixTrUOWUEOw8DXxKL9+MZhlLXJtW3wKuGu0sMkedUOS5aG&#10;AmtaFJSd9xdnYPv26zdP9am177z063yx+/4874zp97r5GFSkLv6b79cfVvCFXn6RAfT0Dw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DWhKrdxQAAANsAAAAPAAAAAAAAAAAAAAAA&#10;AJ8CAABkcnMvZG93bnJldi54bWxQSwUGAAAAAAQABAD3AAAAkQMAAAAA&#10;">
                    <v:imagedata r:id="rId14" o:title=""/>
                    <v:path arrowok="t"/>
                  </v:shape>
                  <v:shape id="Picture 11" o:spid="_x0000_s1029" type="#_x0000_t75" style="position:absolute;width:16430;height:1629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c4nf+/AAAA2wAAAA8AAABkcnMvZG93bnJldi54bWxET0trwkAQvhf6H5YRvJS6MYiV1FVKqeDR&#10;V+9DdswGs7MhO5r4712h0Nt8fM9ZrgffqBt1sQ5sYDrJQBGXwdZcGTgdN+8LUFGQLTaBycCdIqxX&#10;ry9LLGzoeU+3g1QqhXAs0IATaQutY+nIY5yEljhx59B5lAS7StsO+xTuG51n2Vx7rDk1OGzp21F5&#10;OVy9gbddfv659pta/+6OuVt8yEzQGjMeDV+foIQG+Rf/ubc2zZ/C85d0gF49AA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AnOJ3/vwAAANsAAAAPAAAAAAAAAAAAAAAAAJ8CAABk&#10;cnMvZG93bnJldi54bWxQSwUGAAAAAAQABAD3AAAAiwMAAAAA&#10;" fillcolor="#4f81bd [3204]" strokecolor="black [3213]">
                    <v:imagedata r:id="rId15" o:title="" croptop="15872f" cropbottom="8874f" cropleft="29026f" cropright="13385f"/>
                  </v:shape>
                </v:group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3" o:spid="_x0000_s1030" type="#_x0000_t32" style="position:absolute;left:10438;top:8028;width:1524;height:762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UULiO8QAAADaAAAADwAAAGRycy9kb3ducmV2LnhtbESPQWvCQBSE70L/w/IKvenGBmJJXUUK&#10;lfTQgxro9Zl9JqnZt2F3m6T/vlsQPA4z8w2z3k6mEwM531pWsFwkIIgrq1uuFZSn9/kLCB+QNXaW&#10;ScEvedhuHmZrzLUd+UDDMdQiQtjnqKAJoc+l9FVDBv3C9sTRu1hnMETpaqkdjhFuOvmcJJk02HJc&#10;aLCnt4aq6/HHKPhMzjvey+KrLLLu45Luz+Z75ZR6epx2ryACTeEevrULrSCF/yvxBsjNH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RQuI7xAAAANoAAAAPAAAAAAAAAAAA&#10;AAAAAKECAABkcnMvZG93bnJldi54bWxQSwUGAAAAAAQABAD5AAAAkgMAAAAA&#10;" strokecolor="black [3040]">
                  <v:stroke endarrow="open" endarrowwidth="narrow" endarrowlength="short"/>
                </v:shape>
                <v:shape id="Straight Arrow Connector 4" o:spid="_x0000_s1031" type="#_x0000_t32" style="position:absolute;left:12104;top:8051;width:96;height:2167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3qt6T8IAAADaAAAADwAAAGRycy9kb3ducmV2LnhtbESPQYvCMBSE7wv+h/AEb2uqLirVKCIo&#10;3YOHVcHrs3m21ealJFG7/34jLHgcZuYbZr5sTS0e5HxlWcGgn4Agzq2uuFBwPGw+pyB8QNZYWyYF&#10;v+Rhueh8zDHV9sk/9NiHQkQI+xQVlCE0qZQ+L8mg79uGOHoX6wyGKF0htcNnhJtaDpNkLA1WHBdK&#10;bGhdUn7b342CXXJe8VZmp2M2rr8vo+3ZXCdOqV63Xc1ABGrDO/zfzrSCL3hdiTdALv4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3qt6T8IAAADaAAAADwAAAAAAAAAAAAAA&#10;AAChAgAAZHJzL2Rvd25yZXYueG1sUEsFBgAAAAAEAAQA+QAAAJADAAAAAA==&#10;" strokecolor="black [3040]">
                  <v:stroke endarrow="open" endarrowwidth="narrow" endarrowlength="short"/>
                </v:shape>
                <v:shape id="Straight Arrow Connector 5" o:spid="_x0000_s1032" type="#_x0000_t32" style="position:absolute;left:12366;top:8028;width:3501;height:466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DuDOsEAAADaAAAADwAAAGRycy9kb3ducmV2LnhtbESPT4vCMBTE78J+h/AEb5q6UOl2jSKK&#10;ULz55+Dx2TybYvPSbbJav70RFvY4zMxvmPmyt424U+drxwqmkwQEcel0zZWC03E7zkD4gKyxcUwK&#10;nuRhufgYzDHX7sF7uh9CJSKEfY4KTAhtLqUvDVn0E9cSR+/qOoshyq6SusNHhNtGfibJTFqsOS4Y&#10;bGltqLwdfm2kPGfFOQu7S2q+Vlmhm+Ml/dkoNRr2q28QgfrwH/5rF1pBCu8r8QbIxQs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CQO4M6wQAAANoAAAAPAAAAAAAAAAAAAAAA&#10;AKECAABkcnMvZG93bnJldi54bWxQSwUGAAAAAAQABAD5AAAAjwMAAAAA&#10;" strokecolor="black [3040]">
                  <v:stroke endarrow="open" endarrowwidth="narrow" endarrowlength="short"/>
                </v:shape>
                <v:shape id="Straight Arrow Connector 6" o:spid="_x0000_s1033" type="#_x0000_t32" style="position:absolute;left:12378;top:6456;width:453;height:1143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QTVBo8IAAADaAAAADwAAAGRycy9kb3ducmV2LnhtbESPT4vCMBTE7wt+h/AEb2vqLlSpRhFh&#10;pR48+Ae8PptnW21eSpLV7rffCILHYWZ+w8wWnWnEnZyvLSsYDRMQxIXVNZcKjoefzwkIH5A1NpZJ&#10;wR95WMx7HzPMtH3wju77UIoIYZ+hgiqENpPSFxUZ9EPbEkfvYp3BEKUrpXb4iHDTyK8kSaXBmuNC&#10;hS2tKipu+1+jYJucl7yW+emYp83m8r0+m+vYKTXod8spiEBdeIdf7VwrSOF5Jd4AOf8H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QTVBo8IAAADaAAAADwAAAAAAAAAAAAAA&#10;AAChAgAAZHJzL2Rvd25yZXYueG1sUEsFBgAAAAAEAAQA+QAAAJADAAAAAA==&#10;" strokecolor="black [3040]">
                  <v:stroke endarrow="open" endarrowwidth="narrow" endarrowlength="short"/>
                </v:shape>
                <v:shape id="Straight Arrow Connector 7" o:spid="_x0000_s1034" type="#_x0000_t32" style="position:absolute;left:11581;top:6623;width:404;height:1000;flip:x 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zlC8BsQAAADaAAAADwAAAGRycy9kb3ducmV2LnhtbESPQWvCQBSE70L/w/IKvemmHlSiq2hF&#10;KPSiaRSPz+wziWbfhuzWxP56tyD0OMzMN8xs0ZlK3KhxpWUF74MIBHFmdcm5gvR705+AcB5ZY2WZ&#10;FNzJwWL+0pthrG3LO7olPhcBwi5GBYX3dSylywoy6Aa2Jg7e2TYGfZBNLnWDbYCbSg6jaCQNlhwW&#10;Cqzpo6DsmvwYBad1emnr7W71e8xG66/tPjlMfKLU22u3nILw1Pn/8LP9qRWM4e9KuAFy/g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OULwGxAAAANoAAAAPAAAAAAAAAAAA&#10;AAAAAKECAABkcnMvZG93bnJldi54bWxQSwUGAAAAAAQABAD5AAAAkgMAAAAA&#10;" strokecolor="black [3040]">
                  <v:stroke endarrow="open" endarrowwidth="narrow" endarrowlength="short"/>
                </v:shape>
                <v:shape id="Straight Arrow Connector 8" o:spid="_x0000_s1035" type="#_x0000_t32" style="position:absolute;left:10533;top:7790;width:1381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X+ZwSsAAAADaAAAADwAAAGRycy9kb3ducmV2LnhtbERPz2vCMBS+C/4P4Qm7aboN6uiMIoKl&#10;HjxMhV2fzbPt1ryUJGvrf28OA48f3+/VZjSt6Mn5xrKC10UCgri0uuFKweW8n3+A8AFZY2uZFNzJ&#10;w2Y9naww03bgL+pPoRIxhH2GCuoQukxKX9Zk0C9sRxy5m3UGQ4SuktrhEMNNK9+SJJUGG44NNXa0&#10;q6n8Pf0ZBcfkuuVcFt+XIm0Pt/f8an6WTqmX2bj9BBFoDE/xv7vQCuLWeCXeALl+AA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F/mcErAAAAA2gAAAA8AAAAAAAAAAAAAAAAA&#10;oQIAAGRycy9kb3ducmV2LnhtbFBLBQYAAAAABAAEAPkAAACOAwAAAAA=&#10;" strokecolor="black [3040]">
                  <v:stroke endarrow="open" endarrowwidth="narrow" endarrowlength="short"/>
                </v:shape>
                <v:shape id="Straight Arrow Connector 9" o:spid="_x0000_s1036" type="#_x0000_t32" style="position:absolute;left:3294;top:6289;width:8691;height:1524;flip:x 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0ION78UAAADaAAAADwAAAGRycy9kb3ducmV2LnhtbESPQWvCQBSE74X+h+UVvNVNPYiNbkKt&#10;CIIXTdPi8Zl9JqnZtyG7muiv7xYKPQ4z8w2zSAfTiCt1rras4GUcgSAurK65VJB/rJ9nIJxH1thY&#10;JgU3cpAmjw8LjLXteU/XzJciQNjFqKDyvo2ldEVFBt3YtsTBO9nOoA+yK6XusA9w08hJFE2lwZrD&#10;QoUtvVdUnLOLUXBc5d99u9sv74diutruPrOvmc+UGj0Nb3MQngb/H/5rb7SCV/i9Em6ATH4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0ION78UAAADaAAAADwAAAAAAAAAA&#10;AAAAAAChAgAAZHJzL2Rvd25yZXYueG1sUEsFBgAAAAAEAAQA+QAAAJMDAAAAAA==&#10;" strokecolor="black [3040]">
                  <v:stroke endarrow="open" endarrowwidth="narrow" endarrowlength="short"/>
                </v:shape>
                <w10:anchorlock/>
              </v:group>
            </w:pict>
          </mc:Fallback>
        </mc:AlternateContent>
      </w:r>
    </w:p>
    <w:p w14:paraId="752738D4" w14:textId="6B0361F5" w:rsidR="0065194A" w:rsidRDefault="00F34525" w:rsidP="00BD3F20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BB0F30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</w:rPr>
        <w:t>Figure 1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: Illustration of the geo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-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referenced a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gent-based model. Traditional 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grid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BMs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(left) misrepresent agent geography and result in 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unrealistic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social networks and agent interactions. Agents exchange opinions (shown in red-scale) via a relative ag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reement function within their small world so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cial network (shown here for one agent). </w:t>
      </w:r>
    </w:p>
    <w:p w14:paraId="5F1D3802" w14:textId="594A54F9" w:rsidR="00BB73FC" w:rsidRDefault="00B324CF" w:rsidP="00BB73FC">
      <w:pPr>
        <w:spacing w:before="100" w:beforeAutospacing="1" w:after="0" w:line="240" w:lineRule="auto"/>
        <w:outlineLvl w:val="1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BB0F3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Results</w:t>
      </w:r>
      <w:r w:rsidR="00BB73F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 and Conclusions</w:t>
      </w:r>
    </w:p>
    <w:p w14:paraId="277E178A" w14:textId="77777777" w:rsidR="006E479B" w:rsidRPr="00BB73FC" w:rsidRDefault="006E479B" w:rsidP="00B324CF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</w:p>
    <w:p w14:paraId="2B59D436" w14:textId="3112779C" w:rsidR="004F7E06" w:rsidRDefault="00D7538C" w:rsidP="00B324CF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>Simulated d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iffusion patterns demonstrate significant clustering</w:t>
      </w:r>
      <w:r w:rsidR="006F151F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r spatial autocorrelation</w:t>
      </w:r>
      <w:r w:rsidR="00B324CF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(p &lt; 0.001), with neighborhoods of high-density adoption as well as areas of low or zero adoption. </w:t>
      </w:r>
      <w:r w:rsidR="004F7E06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is result is </w:t>
      </w:r>
      <w:r w:rsidR="00B91D73">
        <w:rPr>
          <w:rFonts w:ascii="Times New Roman" w:eastAsia="Times New Roman" w:hAnsi="Times New Roman" w:cs="Times New Roman"/>
          <w:color w:val="000000"/>
          <w:sz w:val="20"/>
          <w:szCs w:val="20"/>
        </w:rPr>
        <w:t>driven by the</w:t>
      </w:r>
      <w:r w:rsidR="004F7E06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small world networks</w:t>
      </w:r>
      <w:r w:rsidR="004F7E06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with geometrically contiguous neighbors</w:t>
      </w:r>
      <w:r w:rsidR="004F7E06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nd illustrates the local nature of peer effect</w:t>
      </w:r>
      <w:r w:rsidR="004F7E06">
        <w:rPr>
          <w:rFonts w:ascii="Times New Roman" w:eastAsia="Times New Roman" w:hAnsi="Times New Roman" w:cs="Times New Roman"/>
          <w:color w:val="000000"/>
          <w:sz w:val="20"/>
          <w:szCs w:val="20"/>
        </w:rPr>
        <w:t>s, fitting with earlier descriptions</w:t>
      </w:r>
      <w:r w:rsidR="006E479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n the literature</w:t>
      </w:r>
      <w:r w:rsidR="006F151F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6,</w:t>
      </w:r>
      <w:hyperlink w:anchor="_ENREF_7" w:tooltip="Bollinger, 2012 #15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Bollinger&lt;/Author&gt;&lt;Year&gt;2012&lt;/Year&gt;&lt;RecNum&gt;15&lt;/RecNum&gt;&lt;DisplayText&gt;&lt;style face="superscript"&gt;7&lt;/style&gt;&lt;/DisplayText&gt;&lt;record&gt;&lt;rec-number&gt;15&lt;/rec-number&gt;&lt;foreign-keys&gt;&lt;key app="EN" db-id="x2fxasftptz5znexzthvdf2hwaaxwsxfe2zp"&gt;15&lt;/key&gt;&lt;/foreign-keys&gt;&lt;ref-type name="Journal Article"&gt;17&lt;/ref-type&gt;&lt;contributors&gt;&lt;authors&gt;&lt;author&gt;Bollinger, B.&lt;/author&gt;&lt;author&gt;Gillingham, K. &lt;/author&gt;&lt;/authors&gt;&lt;/contributors&gt;&lt;titles&gt;&lt;title&gt;Peer effects in the diffusion of solar photovoltaic panels&lt;/title&gt;&lt;secondary-title&gt;Marketing Science&lt;/secondary-title&gt;&lt;/titles&gt;&lt;periodical&gt;&lt;full-title&gt;Marketing Science&lt;/full-title&gt;&lt;abbr-1&gt;Marketing Sci.&lt;/abbr-1&gt;&lt;/periodical&gt;&lt;dates&gt;&lt;year&gt;2012&lt;/year&gt;&lt;pub-dates&gt;&lt;date&gt;2012&lt;/date&gt;&lt;/pub-dates&gt;&lt;/dates&gt;&lt;work-type&gt;Early Access&lt;/work-type&gt;&lt;urls&gt;&lt;related-urls&gt;&lt;url&gt;http://mktsci.journal.informs.org/content/early/2012/09/20/mksc.1120.0727.full.pdf+html&lt;/url&gt;&lt;/related-urls&gt;&lt;/urls&gt;&lt;electronic-resource-num&gt;10.1287/mksc.11200727&lt;/electronic-resource-num&gt;&lt;access-date&gt;November 6, 2012&lt;/access-date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6F151F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7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6F151F" w:rsidRPr="006F151F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,</w:t>
      </w:r>
      <w:hyperlink w:anchor="_ENREF_12" w:tooltip="Bradner, 2002 #85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Bradner&lt;/Author&gt;&lt;Year&gt;2002&lt;/Year&gt;&lt;RecNum&gt;85&lt;/RecNum&gt;&lt;DisplayText&gt;&lt;style face="superscript"&gt;12&lt;/style&gt;&lt;/DisplayText&gt;&lt;record&gt;&lt;rec-number&gt;85&lt;/rec-number&gt;&lt;foreign-keys&gt;&lt;key app="EN" db-id="x2fxasftptz5znexzthvdf2hwaaxwsxfe2zp"&gt;85&lt;/key&gt;&lt;/foreign-keys&gt;&lt;ref-type name="Conference Proceedings"&gt;10&lt;/ref-type&gt;&lt;contributors&gt;&lt;authors&gt;&lt;author&gt;Bradner, Erin&lt;/author&gt;&lt;author&gt;Mark, Gloria&lt;/author&gt;&lt;/authors&gt;&lt;/contributors&gt;&lt;titles&gt;&lt;title&gt;Why distance matters: effects on cooperation, persuasion and deception&lt;/title&gt;&lt;secondary-title&gt;Proceedings of the 2002 ACM conference on computer supported cooperative work&lt;/secondary-title&gt;&lt;/titles&gt;&lt;pages&gt;226-235&lt;/pages&gt;&lt;dates&gt;&lt;year&gt;2002&lt;/year&gt;&lt;/dates&gt;&lt;publisher&gt;ACM&lt;/publisher&gt;&lt;isbn&gt;1581135602&lt;/isbn&gt;&lt;urls&gt;&lt;/urls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6F151F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12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903126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4F7E06">
        <w:rPr>
          <w:rFonts w:ascii="Times New Roman" w:eastAsia="Times New Roman" w:hAnsi="Times New Roman" w:cs="Times New Roman"/>
          <w:color w:val="000000"/>
          <w:sz w:val="20"/>
          <w:szCs w:val="20"/>
        </w:rPr>
        <w:t>Initial forecasts suggest that through 2020, adoption levels in Austin will remain well within the “early adopters” categ</w:t>
      </w:r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>o</w:t>
      </w:r>
      <w:r w:rsidR="006E479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ry as defined by </w:t>
      </w:r>
      <w:r w:rsidR="00A075C2">
        <w:rPr>
          <w:rFonts w:ascii="Times New Roman" w:eastAsia="Times New Roman" w:hAnsi="Times New Roman" w:cs="Times New Roman"/>
          <w:color w:val="000000"/>
          <w:sz w:val="20"/>
          <w:szCs w:val="20"/>
        </w:rPr>
        <w:t>Rogers.</w:t>
      </w:r>
      <w:hyperlink w:anchor="_ENREF_1" w:tooltip="Rogers, 2003 #44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Rogers&lt;/Author&gt;&lt;Year&gt;2003&lt;/Year&gt;&lt;RecNum&gt;44&lt;/RecNum&gt;&lt;DisplayText&gt;&lt;style face="superscript"&gt;1&lt;/style&gt;&lt;/DisplayText&gt;&lt;record&gt;&lt;rec-number&gt;44&lt;/rec-number&gt;&lt;foreign-keys&gt;&lt;key app="EN" db-id="x2fxasftptz5znexzthvdf2hwaaxwsxfe2zp"&gt;44&lt;/key&gt;&lt;/foreign-keys&gt;&lt;ref-type name="Book"&gt;6&lt;/ref-type&gt;&lt;contributors&gt;&lt;authors&gt;&lt;author&gt;Rogers, E.M.&lt;/author&gt;&lt;/authors&gt;&lt;/contributors&gt;&lt;titles&gt;&lt;title&gt;Diffusion of Innovations&lt;/title&gt;&lt;/titles&gt;&lt;dates&gt;&lt;year&gt;2003&lt;/year&gt;&lt;/dates&gt;&lt;pub-location&gt;New York, NY&lt;/pub-location&gt;&lt;publisher&gt;Free Press&lt;/publisher&gt;&lt;urls&gt;&lt;/urls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A075C2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1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6F151F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nterestingly, as the</w:t>
      </w:r>
      <w:r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simulated</w:t>
      </w:r>
      <w:r w:rsidR="006F151F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time-frame increases the level of clustering tends to decrease, creating a more dispersed pattern of diffusion.</w:t>
      </w:r>
      <w:r w:rsidR="00A075C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B91D73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The model is highly sensitive to initial adoption rates, demonstrating the influence of early adopters</w:t>
      </w:r>
      <w:r w:rsidR="00D77B7F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n the actual pattern</w:t>
      </w:r>
      <w:r w:rsidR="00467541">
        <w:rPr>
          <w:rFonts w:ascii="Times New Roman" w:eastAsia="Times New Roman" w:hAnsi="Times New Roman" w:cs="Times New Roman"/>
          <w:color w:val="000000"/>
          <w:sz w:val="20"/>
          <w:szCs w:val="20"/>
        </w:rPr>
        <w:t>s</w:t>
      </w:r>
      <w:r w:rsidR="00D77B7F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f technology diffusion that ultimately emerge</w:t>
      </w:r>
      <w:r w:rsidR="00B91D73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</w:p>
    <w:p w14:paraId="1DC27A85" w14:textId="3D0B7D25" w:rsidR="00B324CF" w:rsidRPr="00BB0F30" w:rsidRDefault="00B324CF" w:rsidP="00B324CF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ab/>
      </w:r>
    </w:p>
    <w:p w14:paraId="48E30F4A" w14:textId="4232075F" w:rsidR="00B324CF" w:rsidRPr="00BB0F30" w:rsidRDefault="00B324CF" w:rsidP="00B850FC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Previous work has noted the importance of peer effects in the diffusion of </w:t>
      </w:r>
      <w:r w:rsidR="00425642">
        <w:rPr>
          <w:rFonts w:ascii="Times New Roman" w:eastAsia="Times New Roman" w:hAnsi="Times New Roman" w:cs="Times New Roman"/>
          <w:color w:val="000000"/>
          <w:sz w:val="20"/>
          <w:szCs w:val="20"/>
        </w:rPr>
        <w:t>residential</w:t>
      </w:r>
      <w:r w:rsidR="00425642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PV</w:t>
      </w:r>
      <w:r w:rsidR="005C48D7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and shown how this effect operates in the pre-purchase search period</w:t>
      </w:r>
      <w:r w:rsidR="005C48D7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  <w:r w:rsidR="005C48D7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6</w:t>
      </w:r>
      <w:proofErr w:type="gramStart"/>
      <w:r w:rsidR="005C48D7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,7</w:t>
      </w:r>
      <w:proofErr w:type="gramEnd"/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42564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Using two specific theoretical representations of </w:t>
      </w:r>
      <w:r w:rsidR="0083000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e components of </w:t>
      </w:r>
      <w:r w:rsidR="00425642">
        <w:rPr>
          <w:rFonts w:ascii="Times New Roman" w:eastAsia="Times New Roman" w:hAnsi="Times New Roman" w:cs="Times New Roman"/>
          <w:color w:val="000000"/>
          <w:sz w:val="20"/>
          <w:szCs w:val="20"/>
        </w:rPr>
        <w:t>consumer interaction</w:t>
      </w:r>
      <w:r w:rsidR="00D7538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processes</w:t>
      </w:r>
      <w:r w:rsidR="006A0644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—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small world networks</w:t>
      </w:r>
      <w:r w:rsidR="00425642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for the structure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nd relative agreement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model as the mechanism</w:t>
      </w:r>
      <w:r w:rsidR="006A0644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—</w:t>
      </w:r>
      <w:r w:rsidR="00425642">
        <w:rPr>
          <w:rFonts w:ascii="Times New Roman" w:eastAsia="Times New Roman" w:hAnsi="Times New Roman" w:cs="Times New Roman"/>
          <w:color w:val="000000"/>
          <w:sz w:val="20"/>
          <w:szCs w:val="20"/>
        </w:rPr>
        <w:t>we demonstrate th</w:t>
      </w:r>
      <w:r w:rsidR="00F42D14">
        <w:rPr>
          <w:rFonts w:ascii="Times New Roman" w:eastAsia="Times New Roman" w:hAnsi="Times New Roman" w:cs="Times New Roman"/>
          <w:color w:val="000000"/>
          <w:sz w:val="20"/>
          <w:szCs w:val="20"/>
        </w:rPr>
        <w:t>at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such complex interactions help explain</w:t>
      </w:r>
      <w:r w:rsidR="00F42D14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real-world empirical 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>properties.</w:t>
      </w:r>
      <w:r w:rsidR="006A0644"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>The D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iffusion of Innovations theory posits the importance of </w:t>
      </w:r>
      <w:r w:rsidR="002739FA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innovators and </w:t>
      </w:r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early adopters</w:t>
      </w:r>
      <w:proofErr w:type="gramStart"/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>,</w:t>
      </w:r>
      <w:r w:rsidR="00D7538C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>1</w:t>
      </w:r>
      <w:proofErr w:type="gramEnd"/>
      <w:r w:rsidRPr="00BB0F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which this research confirms, but we also note the importance of “high value agents” defined by their ability to bridge neighborhoods through strong extra-local connections. </w:t>
      </w:r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>Future work will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expand the geographical area to i</w:t>
      </w:r>
      <w:r w:rsidR="0083000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nclude all households in Austin and </w:t>
      </w:r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est the effects of 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>"</w:t>
      </w:r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>extremists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>"</w:t>
      </w:r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in the population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>,</w:t>
      </w:r>
      <w:hyperlink w:anchor="_ENREF_13" w:tooltip="Deffuant, 2002 #82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&lt;EndNote&gt;&lt;Cite&gt;&lt;Author&gt;Deffuant&lt;/Author&gt;&lt;Year&gt;2002&lt;/Year&gt;&lt;RecNum&gt;82&lt;/RecNum&gt;&lt;DisplayText&gt;&lt;style face="superscript"&gt;13&lt;/style&gt;&lt;/DisplayText&gt;&lt;record&gt;&lt;rec-number&gt;82&lt;/rec-number&gt;&lt;foreign-keys&gt;&lt;key app="EN" db-id="x2fxasftptz5znexzthvdf2hwaaxwsxfe2zp"&gt;82&lt;/key&gt;&lt;/foreign-keys&gt;&lt;ref-type name="Journal Article"&gt;17&lt;/ref-type&gt;&lt;contributors&gt;&lt;authors&gt;&lt;author&gt;Deffuant, G.&lt;/author&gt;&lt;author&gt;Amblard, F.&lt;/author&gt;&lt;author&gt;Weisbuch, G.&lt;/author&gt;&lt;author&gt;Faure, T.&lt;/author&gt;&lt;/authors&gt;&lt;/contributors&gt;&lt;titles&gt;&lt;title&gt;How can extremism prevail? A study based on the relative agreement interaction model&lt;/title&gt;&lt;secondary-title&gt;Journal of Artificial Societies and Social Simulation&lt;/secondary-title&gt;&lt;/titles&gt;&lt;periodical&gt;&lt;full-title&gt;Journal of Artificial Societies and Social Simulation&lt;/full-title&gt;&lt;abbr-1&gt;J. Artif. Soc. S.&lt;/abbr-1&gt;&lt;/periodical&gt;&lt;volume&gt;5&lt;/volume&gt;&lt;number&gt;4&lt;/number&gt;&lt;dates&gt;&lt;year&gt;2002&lt;/year&gt;&lt;/dates&gt;&lt;urls&gt;&lt;/urls&gt;&lt;/record&gt;&lt;/Cite&gt;&lt;/EndNote&gt;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6F151F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13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83000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of </w:t>
      </w:r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different </w:t>
      </w:r>
      <w:r w:rsidR="00D7538C">
        <w:rPr>
          <w:rFonts w:ascii="Times New Roman" w:eastAsia="Times New Roman" w:hAnsi="Times New Roman" w:cs="Times New Roman"/>
          <w:color w:val="000000"/>
          <w:sz w:val="20"/>
          <w:szCs w:val="20"/>
        </w:rPr>
        <w:t>network structures</w:t>
      </w:r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, 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nd </w:t>
      </w:r>
      <w:r w:rsidR="0083000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of </w:t>
      </w:r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he hierarchical importance of initial attitudes </w:t>
      </w:r>
      <w:r w:rsidR="006E479B">
        <w:rPr>
          <w:rFonts w:ascii="Times New Roman" w:eastAsia="Times New Roman" w:hAnsi="Times New Roman" w:cs="Times New Roman"/>
          <w:color w:val="000000"/>
          <w:sz w:val="20"/>
          <w:szCs w:val="20"/>
        </w:rPr>
        <w:t>in the population</w:t>
      </w:r>
      <w:r w:rsidR="006A0644">
        <w:rPr>
          <w:rFonts w:ascii="Times New Roman" w:eastAsia="Times New Roman" w:hAnsi="Times New Roman" w:cs="Times New Roman"/>
          <w:color w:val="000000"/>
          <w:sz w:val="20"/>
          <w:szCs w:val="20"/>
        </w:rPr>
        <w:t>.</w:t>
      </w:r>
      <w:hyperlink w:anchor="_ENREF_2" w:tooltip="Ajzen, 1991 #73" w:history="1"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>
            <w:fldData xml:space="preserve">PEVuZE5vdGU+PENpdGU+PEF1dGhvcj5BanplbjwvQXV0aG9yPjxZZWFyPjE5OTE8L1llYXI+PFJl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</w:fldData>
          </w:fldChar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 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begin">
            <w:fldData xml:space="preserve">PEVuZE5vdGU+PENpdGU+PEF1dGhvcj5BanplbjwvQXV0aG9yPjxZZWFyPjE5OTE8L1llYXI+PFJl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</w:fldData>
          </w:fldChar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instrText xml:space="preserve"> ADDIN EN.CITE.DATA </w:instrTex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separate"/>
        </w:r>
        <w:r w:rsidR="00A62DCA" w:rsidRPr="00B850FC">
          <w:rPr>
            <w:rFonts w:ascii="Times New Roman" w:eastAsia="Times New Roman" w:hAnsi="Times New Roman" w:cs="Times New Roman"/>
            <w:noProof/>
            <w:color w:val="000000"/>
            <w:sz w:val="20"/>
            <w:szCs w:val="20"/>
            <w:vertAlign w:val="superscript"/>
          </w:rPr>
          <w:t>2</w:t>
        </w:r>
        <w:r w:rsidR="00A62DCA">
          <w:rPr>
            <w:rFonts w:ascii="Times New Roman" w:eastAsia="Times New Roman" w:hAnsi="Times New Roman" w:cs="Times New Roman"/>
            <w:color w:val="000000"/>
            <w:sz w:val="20"/>
            <w:szCs w:val="20"/>
          </w:rPr>
          <w:fldChar w:fldCharType="end"/>
        </w:r>
      </w:hyperlink>
      <w:r w:rsidR="00471D8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</w:p>
    <w:p w14:paraId="49CE74F4" w14:textId="77777777" w:rsidR="00C734AB" w:rsidRPr="00471D8D" w:rsidRDefault="00B324CF" w:rsidP="00A933F1">
      <w:pPr>
        <w:spacing w:before="100" w:beforeAutospacing="1" w:after="100" w:afterAutospacing="1" w:line="240" w:lineRule="auto"/>
        <w:outlineLvl w:val="1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 w:rsidRPr="00471D8D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References</w:t>
      </w:r>
    </w:p>
    <w:p w14:paraId="50BE544D" w14:textId="77777777" w:rsidR="00A62DCA" w:rsidRDefault="00C734AB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r w:rsidRPr="006E479B">
        <w:rPr>
          <w:rFonts w:ascii="Times New Roman" w:hAnsi="Times New Roman" w:cs="Times New Roman"/>
          <w:sz w:val="20"/>
          <w:szCs w:val="20"/>
        </w:rPr>
        <w:fldChar w:fldCharType="begin"/>
      </w:r>
      <w:r w:rsidRPr="006E479B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6E479B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1" w:name="_ENREF_1"/>
      <w:r w:rsidR="00A62DCA">
        <w:rPr>
          <w:rFonts w:ascii="Times New Roman" w:hAnsi="Times New Roman" w:cs="Times New Roman"/>
          <w:noProof/>
          <w:sz w:val="20"/>
          <w:szCs w:val="20"/>
        </w:rPr>
        <w:t>1.</w:t>
      </w:r>
      <w:r w:rsidR="00A62DCA">
        <w:rPr>
          <w:rFonts w:ascii="Times New Roman" w:hAnsi="Times New Roman" w:cs="Times New Roman"/>
          <w:noProof/>
          <w:sz w:val="20"/>
          <w:szCs w:val="20"/>
        </w:rPr>
        <w:tab/>
        <w:t xml:space="preserve">Rogers, E. M., </w:t>
      </w:r>
      <w:r w:rsidR="00A62DCA" w:rsidRPr="00A62DCA">
        <w:rPr>
          <w:rFonts w:ascii="Times New Roman" w:hAnsi="Times New Roman" w:cs="Times New Roman"/>
          <w:i/>
          <w:noProof/>
          <w:sz w:val="20"/>
          <w:szCs w:val="20"/>
        </w:rPr>
        <w:t>Diffusion of Innovations</w:t>
      </w:r>
      <w:r w:rsidR="00A62DCA">
        <w:rPr>
          <w:rFonts w:ascii="Times New Roman" w:hAnsi="Times New Roman" w:cs="Times New Roman"/>
          <w:noProof/>
          <w:sz w:val="20"/>
          <w:szCs w:val="20"/>
        </w:rPr>
        <w:t>. Free Press: New York, NY, 2003.</w:t>
      </w:r>
      <w:bookmarkEnd w:id="1"/>
    </w:p>
    <w:p w14:paraId="26DD6BDB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2" w:name="_ENREF_2"/>
      <w:r>
        <w:rPr>
          <w:rFonts w:ascii="Times New Roman" w:hAnsi="Times New Roman" w:cs="Times New Roman"/>
          <w:noProof/>
          <w:sz w:val="20"/>
          <w:szCs w:val="20"/>
        </w:rPr>
        <w:t>2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Ajzen, I., The theory of planned behavior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Organ. Behav. Hum. Dec.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1991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50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(2), 179-211.</w:t>
      </w:r>
      <w:bookmarkEnd w:id="2"/>
    </w:p>
    <w:p w14:paraId="55B2B12D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3" w:name="_ENREF_3"/>
      <w:r>
        <w:rPr>
          <w:rFonts w:ascii="Times New Roman" w:hAnsi="Times New Roman" w:cs="Times New Roman"/>
          <w:noProof/>
          <w:sz w:val="20"/>
          <w:szCs w:val="20"/>
        </w:rPr>
        <w:t>3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Ajzen, I., Perceived behavioral control, self-efficacy, locus of control, and the Theory of Planned Behavior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J. Appl. Soc. Psychol.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2002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32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(4), 665-683.</w:t>
      </w:r>
      <w:bookmarkEnd w:id="3"/>
    </w:p>
    <w:p w14:paraId="22A1A73C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4" w:name="_ENREF_4"/>
      <w:r>
        <w:rPr>
          <w:rFonts w:ascii="Times New Roman" w:hAnsi="Times New Roman" w:cs="Times New Roman"/>
          <w:noProof/>
          <w:sz w:val="20"/>
          <w:szCs w:val="20"/>
        </w:rPr>
        <w:t>4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Brown, J. J.; Reingen, P. H., Social Ties and Word-of-Mouth Referral Behavior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J. Consum. Res.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1987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14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(3), 350-362.</w:t>
      </w:r>
      <w:bookmarkEnd w:id="4"/>
    </w:p>
    <w:p w14:paraId="15FCA7EE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5" w:name="_ENREF_5"/>
      <w:r>
        <w:rPr>
          <w:rFonts w:ascii="Times New Roman" w:hAnsi="Times New Roman" w:cs="Times New Roman"/>
          <w:noProof/>
          <w:sz w:val="20"/>
          <w:szCs w:val="20"/>
        </w:rPr>
        <w:t>5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Krishnamurthy, S., A Comprehensive Analysis of Permission Marketing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J. Comput-Mediat. Comm.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2001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6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(2), 0-0.</w:t>
      </w:r>
      <w:bookmarkEnd w:id="5"/>
    </w:p>
    <w:p w14:paraId="587B2EA9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6" w:name="_ENREF_6"/>
      <w:r>
        <w:rPr>
          <w:rFonts w:ascii="Times New Roman" w:hAnsi="Times New Roman" w:cs="Times New Roman"/>
          <w:noProof/>
          <w:sz w:val="20"/>
          <w:szCs w:val="20"/>
        </w:rPr>
        <w:t>6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Rai, V.; Robinson, S. A., Effective Information Channels for Reducing Costs of Environmentally-Friendly Technologies: Evidence from Residential PV Markets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Under Review in: Environ. Res. Lett. (Submitted Dec. 2012)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2012</w:t>
      </w:r>
      <w:r>
        <w:rPr>
          <w:rFonts w:ascii="Times New Roman" w:hAnsi="Times New Roman" w:cs="Times New Roman"/>
          <w:noProof/>
          <w:sz w:val="20"/>
          <w:szCs w:val="20"/>
        </w:rPr>
        <w:t>, 1-14.</w:t>
      </w:r>
      <w:bookmarkEnd w:id="6"/>
    </w:p>
    <w:p w14:paraId="5E57E614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7" w:name="_ENREF_7"/>
      <w:r>
        <w:rPr>
          <w:rFonts w:ascii="Times New Roman" w:hAnsi="Times New Roman" w:cs="Times New Roman"/>
          <w:noProof/>
          <w:sz w:val="20"/>
          <w:szCs w:val="20"/>
        </w:rPr>
        <w:t>7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Bollinger, B.; Gillingham, K., Peer effects in the diffusion of solar photovoltaic panels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Marketing Sci.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2012</w:t>
      </w:r>
      <w:r>
        <w:rPr>
          <w:rFonts w:ascii="Times New Roman" w:hAnsi="Times New Roman" w:cs="Times New Roman"/>
          <w:noProof/>
          <w:sz w:val="20"/>
          <w:szCs w:val="20"/>
        </w:rPr>
        <w:t>.</w:t>
      </w:r>
      <w:bookmarkEnd w:id="7"/>
    </w:p>
    <w:p w14:paraId="43E67CDD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8" w:name="_ENREF_8"/>
      <w:r>
        <w:rPr>
          <w:rFonts w:ascii="Times New Roman" w:hAnsi="Times New Roman" w:cs="Times New Roman"/>
          <w:noProof/>
          <w:sz w:val="20"/>
          <w:szCs w:val="20"/>
        </w:rPr>
        <w:t>8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Rai, V.; McAndrews, K. In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Decision-making and behavior change in residential adopters of solar PV</w:t>
      </w:r>
      <w:r>
        <w:rPr>
          <w:rFonts w:ascii="Times New Roman" w:hAnsi="Times New Roman" w:cs="Times New Roman"/>
          <w:noProof/>
          <w:sz w:val="20"/>
          <w:szCs w:val="20"/>
        </w:rPr>
        <w:t>, World Renewable Energy Forum, Denver, CO, May; Denver, CO, 2012.</w:t>
      </w:r>
      <w:bookmarkEnd w:id="8"/>
    </w:p>
    <w:p w14:paraId="4C4BA375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9" w:name="_ENREF_9"/>
      <w:r>
        <w:rPr>
          <w:rFonts w:ascii="Times New Roman" w:hAnsi="Times New Roman" w:cs="Times New Roman"/>
          <w:noProof/>
          <w:sz w:val="20"/>
          <w:szCs w:val="20"/>
        </w:rPr>
        <w:lastRenderedPageBreak/>
        <w:t>9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Rai, V.; Sigrin, B., Diffusion of environmentally-friendly technologies: Buy vs. lease decisions in residential PV markets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Environ. Res. Lett.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2012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8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(1), 1-8.</w:t>
      </w:r>
      <w:bookmarkEnd w:id="9"/>
    </w:p>
    <w:p w14:paraId="7EA1FB31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10" w:name="_ENREF_10"/>
      <w:r>
        <w:rPr>
          <w:rFonts w:ascii="Times New Roman" w:hAnsi="Times New Roman" w:cs="Times New Roman"/>
          <w:noProof/>
          <w:sz w:val="20"/>
          <w:szCs w:val="20"/>
        </w:rPr>
        <w:t>10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Watts, D.; Strogatz, S., Collective dynamics of small-world networks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Nature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1998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393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(6684), 440-442.</w:t>
      </w:r>
      <w:bookmarkEnd w:id="10"/>
    </w:p>
    <w:p w14:paraId="40039744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11" w:name="_ENREF_11"/>
      <w:r>
        <w:rPr>
          <w:rFonts w:ascii="Times New Roman" w:hAnsi="Times New Roman" w:cs="Times New Roman"/>
          <w:noProof/>
          <w:sz w:val="20"/>
          <w:szCs w:val="20"/>
        </w:rPr>
        <w:t>11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Deffuant, G.; Neau, D.; Amblard, F.; Weisbuch, G., Mixing beliefs among interacting agents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Advances in Complex Systems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2000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3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(1), 87-98.</w:t>
      </w:r>
      <w:bookmarkEnd w:id="11"/>
    </w:p>
    <w:p w14:paraId="296E7C18" w14:textId="77777777" w:rsidR="00A62DCA" w:rsidRDefault="00A62DCA" w:rsidP="00A62DCA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12" w:name="_ENREF_12"/>
      <w:r>
        <w:rPr>
          <w:rFonts w:ascii="Times New Roman" w:hAnsi="Times New Roman" w:cs="Times New Roman"/>
          <w:noProof/>
          <w:sz w:val="20"/>
          <w:szCs w:val="20"/>
        </w:rPr>
        <w:t>12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Bradner, E.; Mark, G. In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Why distance matters: effects on cooperation, persuasion and deception</w:t>
      </w:r>
      <w:r>
        <w:rPr>
          <w:rFonts w:ascii="Times New Roman" w:hAnsi="Times New Roman" w:cs="Times New Roman"/>
          <w:noProof/>
          <w:sz w:val="20"/>
          <w:szCs w:val="20"/>
        </w:rPr>
        <w:t>, Proceedings of the 2002 ACM conference on computer supported cooperative work, ACM: 2002; pp 226-235.</w:t>
      </w:r>
      <w:bookmarkEnd w:id="12"/>
    </w:p>
    <w:p w14:paraId="447D077E" w14:textId="77777777" w:rsidR="00A62DCA" w:rsidRDefault="00A62DCA" w:rsidP="00A62DCA">
      <w:pPr>
        <w:spacing w:line="240" w:lineRule="auto"/>
        <w:rPr>
          <w:rFonts w:ascii="Times New Roman" w:hAnsi="Times New Roman" w:cs="Times New Roman"/>
          <w:noProof/>
          <w:sz w:val="20"/>
          <w:szCs w:val="20"/>
        </w:rPr>
      </w:pPr>
      <w:bookmarkStart w:id="13" w:name="_ENREF_13"/>
      <w:r>
        <w:rPr>
          <w:rFonts w:ascii="Times New Roman" w:hAnsi="Times New Roman" w:cs="Times New Roman"/>
          <w:noProof/>
          <w:sz w:val="20"/>
          <w:szCs w:val="20"/>
        </w:rPr>
        <w:t>13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Deffuant, G.; Amblard, F.; Weisbuch, G.; Faure, T., How can extremism prevail? A study based on the relative agreement interaction model.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 xml:space="preserve">J. Artif. Soc. S. </w:t>
      </w:r>
      <w:r w:rsidRPr="00A62DCA">
        <w:rPr>
          <w:rFonts w:ascii="Times New Roman" w:hAnsi="Times New Roman" w:cs="Times New Roman"/>
          <w:b/>
          <w:noProof/>
          <w:sz w:val="20"/>
          <w:szCs w:val="20"/>
        </w:rPr>
        <w:t>2002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2DCA">
        <w:rPr>
          <w:rFonts w:ascii="Times New Roman" w:hAnsi="Times New Roman" w:cs="Times New Roman"/>
          <w:i/>
          <w:noProof/>
          <w:sz w:val="20"/>
          <w:szCs w:val="20"/>
        </w:rPr>
        <w:t>5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(4).</w:t>
      </w:r>
      <w:bookmarkEnd w:id="13"/>
    </w:p>
    <w:p w14:paraId="763F6DC7" w14:textId="7CF45565" w:rsidR="00A62DCA" w:rsidRDefault="00A62DCA" w:rsidP="00A62DCA">
      <w:pPr>
        <w:spacing w:line="240" w:lineRule="auto"/>
        <w:rPr>
          <w:rFonts w:ascii="Times New Roman" w:hAnsi="Times New Roman" w:cs="Times New Roman"/>
          <w:noProof/>
          <w:sz w:val="20"/>
          <w:szCs w:val="20"/>
        </w:rPr>
      </w:pPr>
    </w:p>
    <w:p w14:paraId="050EE8D3" w14:textId="6CFFAA90" w:rsidR="00291F4F" w:rsidRPr="00846301" w:rsidRDefault="00C734AB">
      <w:pPr>
        <w:rPr>
          <w:rFonts w:ascii="Times New Roman" w:hAnsi="Times New Roman" w:cs="Times New Roman"/>
        </w:rPr>
      </w:pPr>
      <w:r w:rsidRPr="006E479B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291F4F" w:rsidRPr="0084630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94C9B6" w14:textId="77777777" w:rsidR="00227D75" w:rsidRDefault="00227D75" w:rsidP="009268E6">
      <w:pPr>
        <w:spacing w:after="0" w:line="240" w:lineRule="auto"/>
      </w:pPr>
      <w:r>
        <w:separator/>
      </w:r>
    </w:p>
  </w:endnote>
  <w:endnote w:type="continuationSeparator" w:id="0">
    <w:p w14:paraId="0692E852" w14:textId="77777777" w:rsidR="00227D75" w:rsidRDefault="00227D75" w:rsidP="009268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FC9C23" w14:textId="77777777" w:rsidR="00227D75" w:rsidRDefault="00227D75" w:rsidP="009268E6">
      <w:pPr>
        <w:spacing w:after="0" w:line="240" w:lineRule="auto"/>
      </w:pPr>
      <w:r>
        <w:separator/>
      </w:r>
    </w:p>
  </w:footnote>
  <w:footnote w:type="continuationSeparator" w:id="0">
    <w:p w14:paraId="1BF4F42C" w14:textId="77777777" w:rsidR="00227D75" w:rsidRDefault="00227D75" w:rsidP="009268E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2fxasftptz5znexzthvdf2hwaaxwsxfe2zp&quot;&gt;Solar_References&lt;record-ids&gt;&lt;item&gt;15&lt;/item&gt;&lt;item&gt;43&lt;/item&gt;&lt;item&gt;44&lt;/item&gt;&lt;item&gt;61&lt;/item&gt;&lt;item&gt;71&lt;/item&gt;&lt;item&gt;72&lt;/item&gt;&lt;item&gt;73&lt;/item&gt;&lt;item&gt;78&lt;/item&gt;&lt;item&gt;79&lt;/item&gt;&lt;item&gt;81&lt;/item&gt;&lt;item&gt;82&lt;/item&gt;&lt;item&gt;84&lt;/item&gt;&lt;item&gt;85&lt;/item&gt;&lt;/record-ids&gt;&lt;/item&gt;&lt;/Libraries&gt;"/>
  </w:docVars>
  <w:rsids>
    <w:rsidRoot w:val="00B324CF"/>
    <w:rsid w:val="0002510F"/>
    <w:rsid w:val="00046812"/>
    <w:rsid w:val="00046DF9"/>
    <w:rsid w:val="0005534C"/>
    <w:rsid w:val="000803EE"/>
    <w:rsid w:val="000A5952"/>
    <w:rsid w:val="00126FEF"/>
    <w:rsid w:val="00143EA2"/>
    <w:rsid w:val="00177751"/>
    <w:rsid w:val="00191152"/>
    <w:rsid w:val="001E3A9A"/>
    <w:rsid w:val="00227D75"/>
    <w:rsid w:val="0023152F"/>
    <w:rsid w:val="002739FA"/>
    <w:rsid w:val="00276C26"/>
    <w:rsid w:val="0028189A"/>
    <w:rsid w:val="00287EE7"/>
    <w:rsid w:val="00291F4F"/>
    <w:rsid w:val="002A4BE4"/>
    <w:rsid w:val="002D4E8E"/>
    <w:rsid w:val="002E0ABA"/>
    <w:rsid w:val="002F0B39"/>
    <w:rsid w:val="00330C14"/>
    <w:rsid w:val="00333F50"/>
    <w:rsid w:val="00354BD7"/>
    <w:rsid w:val="003D308B"/>
    <w:rsid w:val="003D7FC0"/>
    <w:rsid w:val="004015B9"/>
    <w:rsid w:val="0041531B"/>
    <w:rsid w:val="00425642"/>
    <w:rsid w:val="004500C0"/>
    <w:rsid w:val="00467541"/>
    <w:rsid w:val="00467849"/>
    <w:rsid w:val="00471D8D"/>
    <w:rsid w:val="00494571"/>
    <w:rsid w:val="004D03AB"/>
    <w:rsid w:val="004F7E06"/>
    <w:rsid w:val="0053256A"/>
    <w:rsid w:val="0055413A"/>
    <w:rsid w:val="00591ACD"/>
    <w:rsid w:val="005931EA"/>
    <w:rsid w:val="005A2407"/>
    <w:rsid w:val="005C300F"/>
    <w:rsid w:val="005C48D7"/>
    <w:rsid w:val="006013F4"/>
    <w:rsid w:val="006241B7"/>
    <w:rsid w:val="00630631"/>
    <w:rsid w:val="0065194A"/>
    <w:rsid w:val="0069112C"/>
    <w:rsid w:val="006A0644"/>
    <w:rsid w:val="006B11D9"/>
    <w:rsid w:val="006B744A"/>
    <w:rsid w:val="006E479B"/>
    <w:rsid w:val="006F151F"/>
    <w:rsid w:val="0071402F"/>
    <w:rsid w:val="00735108"/>
    <w:rsid w:val="0077243C"/>
    <w:rsid w:val="007776C1"/>
    <w:rsid w:val="007915E7"/>
    <w:rsid w:val="007A1430"/>
    <w:rsid w:val="007D3E97"/>
    <w:rsid w:val="007E05F4"/>
    <w:rsid w:val="0083000C"/>
    <w:rsid w:val="00846301"/>
    <w:rsid w:val="00893856"/>
    <w:rsid w:val="008A7B52"/>
    <w:rsid w:val="008C53C2"/>
    <w:rsid w:val="008D5A3A"/>
    <w:rsid w:val="00903126"/>
    <w:rsid w:val="009235B2"/>
    <w:rsid w:val="009268E6"/>
    <w:rsid w:val="009318A3"/>
    <w:rsid w:val="0098200B"/>
    <w:rsid w:val="009C6496"/>
    <w:rsid w:val="009E1452"/>
    <w:rsid w:val="009E6ABB"/>
    <w:rsid w:val="00A062D8"/>
    <w:rsid w:val="00A075C2"/>
    <w:rsid w:val="00A13A4E"/>
    <w:rsid w:val="00A21D45"/>
    <w:rsid w:val="00A27248"/>
    <w:rsid w:val="00A62DCA"/>
    <w:rsid w:val="00A933F1"/>
    <w:rsid w:val="00AA1529"/>
    <w:rsid w:val="00AC2514"/>
    <w:rsid w:val="00AD1E37"/>
    <w:rsid w:val="00AF549E"/>
    <w:rsid w:val="00AF75C9"/>
    <w:rsid w:val="00B324CF"/>
    <w:rsid w:val="00B40DBE"/>
    <w:rsid w:val="00B57797"/>
    <w:rsid w:val="00B77874"/>
    <w:rsid w:val="00B850FC"/>
    <w:rsid w:val="00B91D73"/>
    <w:rsid w:val="00BB0F30"/>
    <w:rsid w:val="00BB73FC"/>
    <w:rsid w:val="00BC3D9A"/>
    <w:rsid w:val="00BD3F20"/>
    <w:rsid w:val="00BD4492"/>
    <w:rsid w:val="00BE29CF"/>
    <w:rsid w:val="00BF4C79"/>
    <w:rsid w:val="00C66E84"/>
    <w:rsid w:val="00C734AB"/>
    <w:rsid w:val="00CA5CB0"/>
    <w:rsid w:val="00CD3A74"/>
    <w:rsid w:val="00CE668D"/>
    <w:rsid w:val="00CF0F9C"/>
    <w:rsid w:val="00D224E2"/>
    <w:rsid w:val="00D71CA2"/>
    <w:rsid w:val="00D727C3"/>
    <w:rsid w:val="00D7538C"/>
    <w:rsid w:val="00D77B7F"/>
    <w:rsid w:val="00DC4E34"/>
    <w:rsid w:val="00E07D61"/>
    <w:rsid w:val="00E13E1F"/>
    <w:rsid w:val="00E223BC"/>
    <w:rsid w:val="00EB4C2F"/>
    <w:rsid w:val="00EF4C65"/>
    <w:rsid w:val="00F04AC5"/>
    <w:rsid w:val="00F0780B"/>
    <w:rsid w:val="00F122C6"/>
    <w:rsid w:val="00F34525"/>
    <w:rsid w:val="00F42D14"/>
    <w:rsid w:val="00F77689"/>
    <w:rsid w:val="00FE45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F3FE83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B324CF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324CF"/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B324C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324CF"/>
    <w:rPr>
      <w:color w:val="0000FF"/>
      <w:u w:val="single"/>
    </w:rPr>
  </w:style>
  <w:style w:type="character" w:customStyle="1" w:styleId="apple-tab-span">
    <w:name w:val="apple-tab-span"/>
    <w:basedOn w:val="DefaultParagraphFont"/>
    <w:rsid w:val="00B324CF"/>
  </w:style>
  <w:style w:type="paragraph" w:styleId="BalloonText">
    <w:name w:val="Balloon Text"/>
    <w:basedOn w:val="Normal"/>
    <w:link w:val="BalloonTextChar"/>
    <w:uiPriority w:val="99"/>
    <w:semiHidden/>
    <w:unhideWhenUsed/>
    <w:rsid w:val="00B324C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24C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B324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24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24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24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24CF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268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68E6"/>
  </w:style>
  <w:style w:type="paragraph" w:styleId="Footer">
    <w:name w:val="footer"/>
    <w:basedOn w:val="Normal"/>
    <w:link w:val="FooterChar"/>
    <w:uiPriority w:val="99"/>
    <w:unhideWhenUsed/>
    <w:rsid w:val="009268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68E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B324CF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324CF"/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B324C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324CF"/>
    <w:rPr>
      <w:color w:val="0000FF"/>
      <w:u w:val="single"/>
    </w:rPr>
  </w:style>
  <w:style w:type="character" w:customStyle="1" w:styleId="apple-tab-span">
    <w:name w:val="apple-tab-span"/>
    <w:basedOn w:val="DefaultParagraphFont"/>
    <w:rsid w:val="00B324CF"/>
  </w:style>
  <w:style w:type="paragraph" w:styleId="BalloonText">
    <w:name w:val="Balloon Text"/>
    <w:basedOn w:val="Normal"/>
    <w:link w:val="BalloonTextChar"/>
    <w:uiPriority w:val="99"/>
    <w:semiHidden/>
    <w:unhideWhenUsed/>
    <w:rsid w:val="00B324C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24C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B324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24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24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24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24CF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268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68E6"/>
  </w:style>
  <w:style w:type="paragraph" w:styleId="Footer">
    <w:name w:val="footer"/>
    <w:basedOn w:val="Normal"/>
    <w:link w:val="FooterChar"/>
    <w:uiPriority w:val="99"/>
    <w:unhideWhenUsed/>
    <w:rsid w:val="009268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68E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1246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91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aivarun@gmail.com" TargetMode="External"/><Relationship Id="rId13" Type="http://schemas.openxmlformats.org/officeDocument/2006/relationships/image" Target="media/image2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att.a.stringer@utexas.edu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openxmlformats.org/officeDocument/2006/relationships/hyperlink" Target="mailto:matt.a.stringer@utexas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sarobinson@utexas.edu" TargetMode="Externa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833609A-F530-4A81-86C0-70016E8951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</TotalTime>
  <Pages>3</Pages>
  <Words>3814</Words>
  <Characters>21744</Characters>
  <Application>Microsoft Office Word</Application>
  <DocSecurity>0</DocSecurity>
  <Lines>181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255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 Stringer</dc:creator>
  <cp:lastModifiedBy>Scott</cp:lastModifiedBy>
  <cp:revision>3</cp:revision>
  <cp:lastPrinted>2013-02-20T19:14:00Z</cp:lastPrinted>
  <dcterms:created xsi:type="dcterms:W3CDTF">2013-02-20T23:36:00Z</dcterms:created>
  <dcterms:modified xsi:type="dcterms:W3CDTF">2013-02-21T02:30:00Z</dcterms:modified>
</cp:coreProperties>
</file>